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3B90DA8A" w14:textId="6873C278" w:rsidR="00231504"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2653904" w:history="1">
        <w:r w:rsidR="00231504" w:rsidRPr="00E85160">
          <w:rPr>
            <w:rStyle w:val="Hyperlink"/>
            <w:noProof/>
          </w:rPr>
          <w:t>1. UVOD</w:t>
        </w:r>
        <w:r w:rsidR="00231504">
          <w:rPr>
            <w:noProof/>
            <w:webHidden/>
          </w:rPr>
          <w:tab/>
        </w:r>
        <w:r w:rsidR="00231504">
          <w:rPr>
            <w:noProof/>
            <w:webHidden/>
          </w:rPr>
          <w:fldChar w:fldCharType="begin"/>
        </w:r>
        <w:r w:rsidR="00231504">
          <w:rPr>
            <w:noProof/>
            <w:webHidden/>
          </w:rPr>
          <w:instrText xml:space="preserve"> PAGEREF _Toc112653904 \h </w:instrText>
        </w:r>
        <w:r w:rsidR="00231504">
          <w:rPr>
            <w:noProof/>
            <w:webHidden/>
          </w:rPr>
        </w:r>
        <w:r w:rsidR="00231504">
          <w:rPr>
            <w:noProof/>
            <w:webHidden/>
          </w:rPr>
          <w:fldChar w:fldCharType="separate"/>
        </w:r>
        <w:r w:rsidR="00231504">
          <w:rPr>
            <w:noProof/>
            <w:webHidden/>
          </w:rPr>
          <w:t>1</w:t>
        </w:r>
        <w:r w:rsidR="00231504">
          <w:rPr>
            <w:noProof/>
            <w:webHidden/>
          </w:rPr>
          <w:fldChar w:fldCharType="end"/>
        </w:r>
      </w:hyperlink>
    </w:p>
    <w:p w14:paraId="3F1CC536" w14:textId="1B254F73"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05" w:history="1">
        <w:r w:rsidR="00231504" w:rsidRPr="00E85160">
          <w:rPr>
            <w:rStyle w:val="Hyperlink"/>
            <w:noProof/>
          </w:rPr>
          <w:t>1.1. Zadatak diplomskog rada</w:t>
        </w:r>
        <w:r w:rsidR="00231504">
          <w:rPr>
            <w:noProof/>
            <w:webHidden/>
          </w:rPr>
          <w:tab/>
        </w:r>
        <w:r w:rsidR="00231504">
          <w:rPr>
            <w:noProof/>
            <w:webHidden/>
          </w:rPr>
          <w:fldChar w:fldCharType="begin"/>
        </w:r>
        <w:r w:rsidR="00231504">
          <w:rPr>
            <w:noProof/>
            <w:webHidden/>
          </w:rPr>
          <w:instrText xml:space="preserve"> PAGEREF _Toc112653905 \h </w:instrText>
        </w:r>
        <w:r w:rsidR="00231504">
          <w:rPr>
            <w:noProof/>
            <w:webHidden/>
          </w:rPr>
        </w:r>
        <w:r w:rsidR="00231504">
          <w:rPr>
            <w:noProof/>
            <w:webHidden/>
          </w:rPr>
          <w:fldChar w:fldCharType="separate"/>
        </w:r>
        <w:r w:rsidR="00231504">
          <w:rPr>
            <w:noProof/>
            <w:webHidden/>
          </w:rPr>
          <w:t>2</w:t>
        </w:r>
        <w:r w:rsidR="00231504">
          <w:rPr>
            <w:noProof/>
            <w:webHidden/>
          </w:rPr>
          <w:fldChar w:fldCharType="end"/>
        </w:r>
      </w:hyperlink>
    </w:p>
    <w:p w14:paraId="4DC683BB" w14:textId="59779194"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06" w:history="1">
        <w:r w:rsidR="00231504" w:rsidRPr="00E85160">
          <w:rPr>
            <w:rStyle w:val="Hyperlink"/>
            <w:noProof/>
          </w:rPr>
          <w:t>2. PRIKAZ STANJA U PODRUČJU I IZAZOVI U RAZVOJU MOBILNIH APLIKACIJA</w:t>
        </w:r>
        <w:r w:rsidR="00231504">
          <w:rPr>
            <w:noProof/>
            <w:webHidden/>
          </w:rPr>
          <w:tab/>
        </w:r>
        <w:r w:rsidR="00231504">
          <w:rPr>
            <w:noProof/>
            <w:webHidden/>
          </w:rPr>
          <w:fldChar w:fldCharType="begin"/>
        </w:r>
        <w:r w:rsidR="00231504">
          <w:rPr>
            <w:noProof/>
            <w:webHidden/>
          </w:rPr>
          <w:instrText xml:space="preserve"> PAGEREF _Toc112653906 \h </w:instrText>
        </w:r>
        <w:r w:rsidR="00231504">
          <w:rPr>
            <w:noProof/>
            <w:webHidden/>
          </w:rPr>
        </w:r>
        <w:r w:rsidR="00231504">
          <w:rPr>
            <w:noProof/>
            <w:webHidden/>
          </w:rPr>
          <w:fldChar w:fldCharType="separate"/>
        </w:r>
        <w:r w:rsidR="00231504">
          <w:rPr>
            <w:noProof/>
            <w:webHidden/>
          </w:rPr>
          <w:t>3</w:t>
        </w:r>
        <w:r w:rsidR="00231504">
          <w:rPr>
            <w:noProof/>
            <w:webHidden/>
          </w:rPr>
          <w:fldChar w:fldCharType="end"/>
        </w:r>
      </w:hyperlink>
    </w:p>
    <w:p w14:paraId="53B871FA" w14:textId="2A576447"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07" w:history="1">
        <w:r w:rsidR="00231504" w:rsidRPr="00E85160">
          <w:rPr>
            <w:rStyle w:val="Hyperlink"/>
            <w:noProof/>
          </w:rPr>
          <w:t>2.1. Izazovi u razvoju mobilnih aplikacije</w:t>
        </w:r>
        <w:r w:rsidR="00231504">
          <w:rPr>
            <w:noProof/>
            <w:webHidden/>
          </w:rPr>
          <w:tab/>
        </w:r>
        <w:r w:rsidR="00231504">
          <w:rPr>
            <w:noProof/>
            <w:webHidden/>
          </w:rPr>
          <w:fldChar w:fldCharType="begin"/>
        </w:r>
        <w:r w:rsidR="00231504">
          <w:rPr>
            <w:noProof/>
            <w:webHidden/>
          </w:rPr>
          <w:instrText xml:space="preserve"> PAGEREF _Toc112653907 \h </w:instrText>
        </w:r>
        <w:r w:rsidR="00231504">
          <w:rPr>
            <w:noProof/>
            <w:webHidden/>
          </w:rPr>
        </w:r>
        <w:r w:rsidR="00231504">
          <w:rPr>
            <w:noProof/>
            <w:webHidden/>
          </w:rPr>
          <w:fldChar w:fldCharType="separate"/>
        </w:r>
        <w:r w:rsidR="00231504">
          <w:rPr>
            <w:noProof/>
            <w:webHidden/>
          </w:rPr>
          <w:t>3</w:t>
        </w:r>
        <w:r w:rsidR="00231504">
          <w:rPr>
            <w:noProof/>
            <w:webHidden/>
          </w:rPr>
          <w:fldChar w:fldCharType="end"/>
        </w:r>
      </w:hyperlink>
    </w:p>
    <w:p w14:paraId="65F963E0" w14:textId="2A18DA40"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08" w:history="1">
        <w:r w:rsidR="00231504" w:rsidRPr="00E85160">
          <w:rPr>
            <w:rStyle w:val="Hyperlink"/>
            <w:noProof/>
          </w:rPr>
          <w:t>2.2. Trenutno stanje razvoja mobilnih aplikacija</w:t>
        </w:r>
        <w:r w:rsidR="00231504">
          <w:rPr>
            <w:noProof/>
            <w:webHidden/>
          </w:rPr>
          <w:tab/>
        </w:r>
        <w:r w:rsidR="00231504">
          <w:rPr>
            <w:noProof/>
            <w:webHidden/>
          </w:rPr>
          <w:fldChar w:fldCharType="begin"/>
        </w:r>
        <w:r w:rsidR="00231504">
          <w:rPr>
            <w:noProof/>
            <w:webHidden/>
          </w:rPr>
          <w:instrText xml:space="preserve"> PAGEREF _Toc112653908 \h </w:instrText>
        </w:r>
        <w:r w:rsidR="00231504">
          <w:rPr>
            <w:noProof/>
            <w:webHidden/>
          </w:rPr>
        </w:r>
        <w:r w:rsidR="00231504">
          <w:rPr>
            <w:noProof/>
            <w:webHidden/>
          </w:rPr>
          <w:fldChar w:fldCharType="separate"/>
        </w:r>
        <w:r w:rsidR="00231504">
          <w:rPr>
            <w:noProof/>
            <w:webHidden/>
          </w:rPr>
          <w:t>4</w:t>
        </w:r>
        <w:r w:rsidR="00231504">
          <w:rPr>
            <w:noProof/>
            <w:webHidden/>
          </w:rPr>
          <w:fldChar w:fldCharType="end"/>
        </w:r>
      </w:hyperlink>
    </w:p>
    <w:p w14:paraId="2B798355" w14:textId="33976C70"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09" w:history="1">
        <w:r w:rsidR="00231504" w:rsidRPr="00E85160">
          <w:rPr>
            <w:rStyle w:val="Hyperlink"/>
            <w:noProof/>
          </w:rPr>
          <w:t>2.3. Primjeri aplikacija</w:t>
        </w:r>
        <w:r w:rsidR="00231504">
          <w:rPr>
            <w:noProof/>
            <w:webHidden/>
          </w:rPr>
          <w:tab/>
        </w:r>
        <w:r w:rsidR="00231504">
          <w:rPr>
            <w:noProof/>
            <w:webHidden/>
          </w:rPr>
          <w:fldChar w:fldCharType="begin"/>
        </w:r>
        <w:r w:rsidR="00231504">
          <w:rPr>
            <w:noProof/>
            <w:webHidden/>
          </w:rPr>
          <w:instrText xml:space="preserve"> PAGEREF _Toc112653909 \h </w:instrText>
        </w:r>
        <w:r w:rsidR="00231504">
          <w:rPr>
            <w:noProof/>
            <w:webHidden/>
          </w:rPr>
        </w:r>
        <w:r w:rsidR="00231504">
          <w:rPr>
            <w:noProof/>
            <w:webHidden/>
          </w:rPr>
          <w:fldChar w:fldCharType="separate"/>
        </w:r>
        <w:r w:rsidR="00231504">
          <w:rPr>
            <w:noProof/>
            <w:webHidden/>
          </w:rPr>
          <w:t>5</w:t>
        </w:r>
        <w:r w:rsidR="00231504">
          <w:rPr>
            <w:noProof/>
            <w:webHidden/>
          </w:rPr>
          <w:fldChar w:fldCharType="end"/>
        </w:r>
      </w:hyperlink>
    </w:p>
    <w:p w14:paraId="6FB0307D" w14:textId="1AC42FBF"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10" w:history="1">
        <w:r w:rsidR="00231504" w:rsidRPr="00E85160">
          <w:rPr>
            <w:rStyle w:val="Hyperlink"/>
            <w:noProof/>
          </w:rPr>
          <w:t>3. MODEL I GRAĐA MOBILNE APLIKACIJE</w:t>
        </w:r>
        <w:r w:rsidR="00231504">
          <w:rPr>
            <w:noProof/>
            <w:webHidden/>
          </w:rPr>
          <w:tab/>
        </w:r>
        <w:r w:rsidR="00231504">
          <w:rPr>
            <w:noProof/>
            <w:webHidden/>
          </w:rPr>
          <w:fldChar w:fldCharType="begin"/>
        </w:r>
        <w:r w:rsidR="00231504">
          <w:rPr>
            <w:noProof/>
            <w:webHidden/>
          </w:rPr>
          <w:instrText xml:space="preserve"> PAGEREF _Toc112653910 \h </w:instrText>
        </w:r>
        <w:r w:rsidR="00231504">
          <w:rPr>
            <w:noProof/>
            <w:webHidden/>
          </w:rPr>
        </w:r>
        <w:r w:rsidR="00231504">
          <w:rPr>
            <w:noProof/>
            <w:webHidden/>
          </w:rPr>
          <w:fldChar w:fldCharType="separate"/>
        </w:r>
        <w:r w:rsidR="00231504">
          <w:rPr>
            <w:noProof/>
            <w:webHidden/>
          </w:rPr>
          <w:t>8</w:t>
        </w:r>
        <w:r w:rsidR="00231504">
          <w:rPr>
            <w:noProof/>
            <w:webHidden/>
          </w:rPr>
          <w:fldChar w:fldCharType="end"/>
        </w:r>
      </w:hyperlink>
    </w:p>
    <w:p w14:paraId="554118BB" w14:textId="352377C4"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11" w:history="1">
        <w:r w:rsidR="00231504" w:rsidRPr="00E85160">
          <w:rPr>
            <w:rStyle w:val="Hyperlink"/>
            <w:noProof/>
          </w:rPr>
          <w:t>3.1. Funkcijski i nefunkcijski zahtjevi na aplikaciji</w:t>
        </w:r>
        <w:r w:rsidR="00231504">
          <w:rPr>
            <w:noProof/>
            <w:webHidden/>
          </w:rPr>
          <w:tab/>
        </w:r>
        <w:r w:rsidR="00231504">
          <w:rPr>
            <w:noProof/>
            <w:webHidden/>
          </w:rPr>
          <w:fldChar w:fldCharType="begin"/>
        </w:r>
        <w:r w:rsidR="00231504">
          <w:rPr>
            <w:noProof/>
            <w:webHidden/>
          </w:rPr>
          <w:instrText xml:space="preserve"> PAGEREF _Toc112653911 \h </w:instrText>
        </w:r>
        <w:r w:rsidR="00231504">
          <w:rPr>
            <w:noProof/>
            <w:webHidden/>
          </w:rPr>
        </w:r>
        <w:r w:rsidR="00231504">
          <w:rPr>
            <w:noProof/>
            <w:webHidden/>
          </w:rPr>
          <w:fldChar w:fldCharType="separate"/>
        </w:r>
        <w:r w:rsidR="00231504">
          <w:rPr>
            <w:noProof/>
            <w:webHidden/>
          </w:rPr>
          <w:t>8</w:t>
        </w:r>
        <w:r w:rsidR="00231504">
          <w:rPr>
            <w:noProof/>
            <w:webHidden/>
          </w:rPr>
          <w:fldChar w:fldCharType="end"/>
        </w:r>
      </w:hyperlink>
    </w:p>
    <w:p w14:paraId="3D5E985F" w14:textId="3BEF7C3C"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12" w:history="1">
        <w:r w:rsidR="00231504" w:rsidRPr="00E85160">
          <w:rPr>
            <w:rStyle w:val="Hyperlink"/>
            <w:noProof/>
          </w:rPr>
          <w:t>3.1.1. Funkcijski zahtjevi</w:t>
        </w:r>
        <w:r w:rsidR="00231504">
          <w:rPr>
            <w:noProof/>
            <w:webHidden/>
          </w:rPr>
          <w:tab/>
        </w:r>
        <w:r w:rsidR="00231504">
          <w:rPr>
            <w:noProof/>
            <w:webHidden/>
          </w:rPr>
          <w:fldChar w:fldCharType="begin"/>
        </w:r>
        <w:r w:rsidR="00231504">
          <w:rPr>
            <w:noProof/>
            <w:webHidden/>
          </w:rPr>
          <w:instrText xml:space="preserve"> PAGEREF _Toc112653912 \h </w:instrText>
        </w:r>
        <w:r w:rsidR="00231504">
          <w:rPr>
            <w:noProof/>
            <w:webHidden/>
          </w:rPr>
        </w:r>
        <w:r w:rsidR="00231504">
          <w:rPr>
            <w:noProof/>
            <w:webHidden/>
          </w:rPr>
          <w:fldChar w:fldCharType="separate"/>
        </w:r>
        <w:r w:rsidR="00231504">
          <w:rPr>
            <w:noProof/>
            <w:webHidden/>
          </w:rPr>
          <w:t>8</w:t>
        </w:r>
        <w:r w:rsidR="00231504">
          <w:rPr>
            <w:noProof/>
            <w:webHidden/>
          </w:rPr>
          <w:fldChar w:fldCharType="end"/>
        </w:r>
      </w:hyperlink>
    </w:p>
    <w:p w14:paraId="71085790" w14:textId="07AB08F4"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13" w:history="1">
        <w:r w:rsidR="00231504" w:rsidRPr="00E85160">
          <w:rPr>
            <w:rStyle w:val="Hyperlink"/>
            <w:noProof/>
          </w:rPr>
          <w:t>3.1.2. Nefunkcijski zahtjevi</w:t>
        </w:r>
        <w:r w:rsidR="00231504">
          <w:rPr>
            <w:noProof/>
            <w:webHidden/>
          </w:rPr>
          <w:tab/>
        </w:r>
        <w:r w:rsidR="00231504">
          <w:rPr>
            <w:noProof/>
            <w:webHidden/>
          </w:rPr>
          <w:fldChar w:fldCharType="begin"/>
        </w:r>
        <w:r w:rsidR="00231504">
          <w:rPr>
            <w:noProof/>
            <w:webHidden/>
          </w:rPr>
          <w:instrText xml:space="preserve"> PAGEREF _Toc112653913 \h </w:instrText>
        </w:r>
        <w:r w:rsidR="00231504">
          <w:rPr>
            <w:noProof/>
            <w:webHidden/>
          </w:rPr>
        </w:r>
        <w:r w:rsidR="00231504">
          <w:rPr>
            <w:noProof/>
            <w:webHidden/>
          </w:rPr>
          <w:fldChar w:fldCharType="separate"/>
        </w:r>
        <w:r w:rsidR="00231504">
          <w:rPr>
            <w:noProof/>
            <w:webHidden/>
          </w:rPr>
          <w:t>9</w:t>
        </w:r>
        <w:r w:rsidR="00231504">
          <w:rPr>
            <w:noProof/>
            <w:webHidden/>
          </w:rPr>
          <w:fldChar w:fldCharType="end"/>
        </w:r>
      </w:hyperlink>
    </w:p>
    <w:p w14:paraId="68143475" w14:textId="56EEE294"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14" w:history="1">
        <w:r w:rsidR="00231504" w:rsidRPr="00E85160">
          <w:rPr>
            <w:rStyle w:val="Hyperlink"/>
            <w:noProof/>
          </w:rPr>
          <w:t>3.2. Građa mobilne aplikacije</w:t>
        </w:r>
        <w:r w:rsidR="00231504">
          <w:rPr>
            <w:noProof/>
            <w:webHidden/>
          </w:rPr>
          <w:tab/>
        </w:r>
        <w:r w:rsidR="00231504">
          <w:rPr>
            <w:noProof/>
            <w:webHidden/>
          </w:rPr>
          <w:fldChar w:fldCharType="begin"/>
        </w:r>
        <w:r w:rsidR="00231504">
          <w:rPr>
            <w:noProof/>
            <w:webHidden/>
          </w:rPr>
          <w:instrText xml:space="preserve"> PAGEREF _Toc112653914 \h </w:instrText>
        </w:r>
        <w:r w:rsidR="00231504">
          <w:rPr>
            <w:noProof/>
            <w:webHidden/>
          </w:rPr>
        </w:r>
        <w:r w:rsidR="00231504">
          <w:rPr>
            <w:noProof/>
            <w:webHidden/>
          </w:rPr>
          <w:fldChar w:fldCharType="separate"/>
        </w:r>
        <w:r w:rsidR="00231504">
          <w:rPr>
            <w:noProof/>
            <w:webHidden/>
          </w:rPr>
          <w:t>9</w:t>
        </w:r>
        <w:r w:rsidR="00231504">
          <w:rPr>
            <w:noProof/>
            <w:webHidden/>
          </w:rPr>
          <w:fldChar w:fldCharType="end"/>
        </w:r>
      </w:hyperlink>
    </w:p>
    <w:p w14:paraId="6A2D642A" w14:textId="6A1478F6"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15" w:history="1">
        <w:r w:rsidR="00231504" w:rsidRPr="00E85160">
          <w:rPr>
            <w:rStyle w:val="Hyperlink"/>
            <w:noProof/>
          </w:rPr>
          <w:t>3.3. Testiranje u višeplatformskom razvoju mobilnih aplikacija</w:t>
        </w:r>
        <w:r w:rsidR="00231504">
          <w:rPr>
            <w:noProof/>
            <w:webHidden/>
          </w:rPr>
          <w:tab/>
        </w:r>
        <w:r w:rsidR="00231504">
          <w:rPr>
            <w:noProof/>
            <w:webHidden/>
          </w:rPr>
          <w:fldChar w:fldCharType="begin"/>
        </w:r>
        <w:r w:rsidR="00231504">
          <w:rPr>
            <w:noProof/>
            <w:webHidden/>
          </w:rPr>
          <w:instrText xml:space="preserve"> PAGEREF _Toc112653915 \h </w:instrText>
        </w:r>
        <w:r w:rsidR="00231504">
          <w:rPr>
            <w:noProof/>
            <w:webHidden/>
          </w:rPr>
        </w:r>
        <w:r w:rsidR="00231504">
          <w:rPr>
            <w:noProof/>
            <w:webHidden/>
          </w:rPr>
          <w:fldChar w:fldCharType="separate"/>
        </w:r>
        <w:r w:rsidR="00231504">
          <w:rPr>
            <w:noProof/>
            <w:webHidden/>
          </w:rPr>
          <w:t>11</w:t>
        </w:r>
        <w:r w:rsidR="00231504">
          <w:rPr>
            <w:noProof/>
            <w:webHidden/>
          </w:rPr>
          <w:fldChar w:fldCharType="end"/>
        </w:r>
      </w:hyperlink>
    </w:p>
    <w:p w14:paraId="6A687C2B" w14:textId="4DEEF7F3"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16" w:history="1">
        <w:r w:rsidR="00231504" w:rsidRPr="00E85160">
          <w:rPr>
            <w:rStyle w:val="Hyperlink"/>
            <w:noProof/>
          </w:rPr>
          <w:t>3.3.1. Testni slučajevi</w:t>
        </w:r>
        <w:r w:rsidR="00231504">
          <w:rPr>
            <w:noProof/>
            <w:webHidden/>
          </w:rPr>
          <w:tab/>
        </w:r>
        <w:r w:rsidR="00231504">
          <w:rPr>
            <w:noProof/>
            <w:webHidden/>
          </w:rPr>
          <w:fldChar w:fldCharType="begin"/>
        </w:r>
        <w:r w:rsidR="00231504">
          <w:rPr>
            <w:noProof/>
            <w:webHidden/>
          </w:rPr>
          <w:instrText xml:space="preserve"> PAGEREF _Toc112653916 \h </w:instrText>
        </w:r>
        <w:r w:rsidR="00231504">
          <w:rPr>
            <w:noProof/>
            <w:webHidden/>
          </w:rPr>
        </w:r>
        <w:r w:rsidR="00231504">
          <w:rPr>
            <w:noProof/>
            <w:webHidden/>
          </w:rPr>
          <w:fldChar w:fldCharType="separate"/>
        </w:r>
        <w:r w:rsidR="00231504">
          <w:rPr>
            <w:noProof/>
            <w:webHidden/>
          </w:rPr>
          <w:t>11</w:t>
        </w:r>
        <w:r w:rsidR="00231504">
          <w:rPr>
            <w:noProof/>
            <w:webHidden/>
          </w:rPr>
          <w:fldChar w:fldCharType="end"/>
        </w:r>
      </w:hyperlink>
    </w:p>
    <w:p w14:paraId="45706074" w14:textId="4EFCD94B"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17" w:history="1">
        <w:r w:rsidR="00231504" w:rsidRPr="00E85160">
          <w:rPr>
            <w:rStyle w:val="Hyperlink"/>
            <w:noProof/>
          </w:rPr>
          <w:t>4. PROGRAMSKO RIJEŠENJE NATIVNE I VIŠEPLATFORMSKE APLIKACIJE</w:t>
        </w:r>
        <w:r w:rsidR="00231504">
          <w:rPr>
            <w:noProof/>
            <w:webHidden/>
          </w:rPr>
          <w:tab/>
        </w:r>
        <w:r w:rsidR="00231504">
          <w:rPr>
            <w:noProof/>
            <w:webHidden/>
          </w:rPr>
          <w:fldChar w:fldCharType="begin"/>
        </w:r>
        <w:r w:rsidR="00231504">
          <w:rPr>
            <w:noProof/>
            <w:webHidden/>
          </w:rPr>
          <w:instrText xml:space="preserve"> PAGEREF _Toc112653917 \h </w:instrText>
        </w:r>
        <w:r w:rsidR="00231504">
          <w:rPr>
            <w:noProof/>
            <w:webHidden/>
          </w:rPr>
        </w:r>
        <w:r w:rsidR="00231504">
          <w:rPr>
            <w:noProof/>
            <w:webHidden/>
          </w:rPr>
          <w:fldChar w:fldCharType="separate"/>
        </w:r>
        <w:r w:rsidR="00231504">
          <w:rPr>
            <w:noProof/>
            <w:webHidden/>
          </w:rPr>
          <w:t>15</w:t>
        </w:r>
        <w:r w:rsidR="00231504">
          <w:rPr>
            <w:noProof/>
            <w:webHidden/>
          </w:rPr>
          <w:fldChar w:fldCharType="end"/>
        </w:r>
      </w:hyperlink>
    </w:p>
    <w:p w14:paraId="03310C06" w14:textId="0A9333B0"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18" w:history="1">
        <w:r w:rsidR="00231504" w:rsidRPr="00E85160">
          <w:rPr>
            <w:rStyle w:val="Hyperlink"/>
            <w:noProof/>
          </w:rPr>
          <w:t>4.1. Korištene tehnologije, alati i jezici</w:t>
        </w:r>
        <w:r w:rsidR="00231504">
          <w:rPr>
            <w:noProof/>
            <w:webHidden/>
          </w:rPr>
          <w:tab/>
        </w:r>
        <w:r w:rsidR="00231504">
          <w:rPr>
            <w:noProof/>
            <w:webHidden/>
          </w:rPr>
          <w:fldChar w:fldCharType="begin"/>
        </w:r>
        <w:r w:rsidR="00231504">
          <w:rPr>
            <w:noProof/>
            <w:webHidden/>
          </w:rPr>
          <w:instrText xml:space="preserve"> PAGEREF _Toc112653918 \h </w:instrText>
        </w:r>
        <w:r w:rsidR="00231504">
          <w:rPr>
            <w:noProof/>
            <w:webHidden/>
          </w:rPr>
        </w:r>
        <w:r w:rsidR="00231504">
          <w:rPr>
            <w:noProof/>
            <w:webHidden/>
          </w:rPr>
          <w:fldChar w:fldCharType="separate"/>
        </w:r>
        <w:r w:rsidR="00231504">
          <w:rPr>
            <w:noProof/>
            <w:webHidden/>
          </w:rPr>
          <w:t>15</w:t>
        </w:r>
        <w:r w:rsidR="00231504">
          <w:rPr>
            <w:noProof/>
            <w:webHidden/>
          </w:rPr>
          <w:fldChar w:fldCharType="end"/>
        </w:r>
      </w:hyperlink>
    </w:p>
    <w:p w14:paraId="0BA6F968" w14:textId="3FDAC511"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19" w:history="1">
        <w:r w:rsidR="00231504" w:rsidRPr="00E85160">
          <w:rPr>
            <w:rStyle w:val="Hyperlink"/>
            <w:noProof/>
          </w:rPr>
          <w:t>4.1.1. Flutter</w:t>
        </w:r>
        <w:r w:rsidR="00231504">
          <w:rPr>
            <w:noProof/>
            <w:webHidden/>
          </w:rPr>
          <w:tab/>
        </w:r>
        <w:r w:rsidR="00231504">
          <w:rPr>
            <w:noProof/>
            <w:webHidden/>
          </w:rPr>
          <w:fldChar w:fldCharType="begin"/>
        </w:r>
        <w:r w:rsidR="00231504">
          <w:rPr>
            <w:noProof/>
            <w:webHidden/>
          </w:rPr>
          <w:instrText xml:space="preserve"> PAGEREF _Toc112653919 \h </w:instrText>
        </w:r>
        <w:r w:rsidR="00231504">
          <w:rPr>
            <w:noProof/>
            <w:webHidden/>
          </w:rPr>
        </w:r>
        <w:r w:rsidR="00231504">
          <w:rPr>
            <w:noProof/>
            <w:webHidden/>
          </w:rPr>
          <w:fldChar w:fldCharType="separate"/>
        </w:r>
        <w:r w:rsidR="00231504">
          <w:rPr>
            <w:noProof/>
            <w:webHidden/>
          </w:rPr>
          <w:t>15</w:t>
        </w:r>
        <w:r w:rsidR="00231504">
          <w:rPr>
            <w:noProof/>
            <w:webHidden/>
          </w:rPr>
          <w:fldChar w:fldCharType="end"/>
        </w:r>
      </w:hyperlink>
    </w:p>
    <w:p w14:paraId="1FBAB93E" w14:textId="7A315CDE"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0" w:history="1">
        <w:r w:rsidR="00231504" w:rsidRPr="00E85160">
          <w:rPr>
            <w:rStyle w:val="Hyperlink"/>
            <w:noProof/>
          </w:rPr>
          <w:t>4.1.1.1.</w:t>
        </w:r>
        <w:r w:rsidR="00231504">
          <w:rPr>
            <w:rFonts w:eastAsiaTheme="minorEastAsia" w:cstheme="minorBidi"/>
            <w:noProof/>
            <w:color w:val="auto"/>
            <w:sz w:val="24"/>
            <w:szCs w:val="24"/>
            <w:lang w:val="en-HR" w:eastAsia="en-GB"/>
          </w:rPr>
          <w:tab/>
        </w:r>
        <w:r w:rsidR="00231504" w:rsidRPr="00E85160">
          <w:rPr>
            <w:rStyle w:val="Hyperlink"/>
            <w:noProof/>
          </w:rPr>
          <w:t>Arhitektura</w:t>
        </w:r>
        <w:r w:rsidR="00231504">
          <w:rPr>
            <w:noProof/>
            <w:webHidden/>
          </w:rPr>
          <w:tab/>
        </w:r>
        <w:r w:rsidR="00231504">
          <w:rPr>
            <w:noProof/>
            <w:webHidden/>
          </w:rPr>
          <w:fldChar w:fldCharType="begin"/>
        </w:r>
        <w:r w:rsidR="00231504">
          <w:rPr>
            <w:noProof/>
            <w:webHidden/>
          </w:rPr>
          <w:instrText xml:space="preserve"> PAGEREF _Toc112653920 \h </w:instrText>
        </w:r>
        <w:r w:rsidR="00231504">
          <w:rPr>
            <w:noProof/>
            <w:webHidden/>
          </w:rPr>
        </w:r>
        <w:r w:rsidR="00231504">
          <w:rPr>
            <w:noProof/>
            <w:webHidden/>
          </w:rPr>
          <w:fldChar w:fldCharType="separate"/>
        </w:r>
        <w:r w:rsidR="00231504">
          <w:rPr>
            <w:noProof/>
            <w:webHidden/>
          </w:rPr>
          <w:t>15</w:t>
        </w:r>
        <w:r w:rsidR="00231504">
          <w:rPr>
            <w:noProof/>
            <w:webHidden/>
          </w:rPr>
          <w:fldChar w:fldCharType="end"/>
        </w:r>
      </w:hyperlink>
    </w:p>
    <w:p w14:paraId="59613B4E" w14:textId="16B2C658"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1" w:history="1">
        <w:r w:rsidR="00231504" w:rsidRPr="00E85160">
          <w:rPr>
            <w:rStyle w:val="Hyperlink"/>
            <w:noProof/>
          </w:rPr>
          <w:t>4.1.1.2.</w:t>
        </w:r>
        <w:r w:rsidR="00231504">
          <w:rPr>
            <w:rFonts w:eastAsiaTheme="minorEastAsia" w:cstheme="minorBidi"/>
            <w:noProof/>
            <w:color w:val="auto"/>
            <w:sz w:val="24"/>
            <w:szCs w:val="24"/>
            <w:lang w:val="en-HR" w:eastAsia="en-GB"/>
          </w:rPr>
          <w:tab/>
        </w:r>
        <w:r w:rsidR="00231504" w:rsidRPr="00E85160">
          <w:rPr>
            <w:rStyle w:val="Hyperlink"/>
            <w:noProof/>
          </w:rPr>
          <w:t>Widgeti i trenutno stanje aplikacije</w:t>
        </w:r>
        <w:r w:rsidR="00231504">
          <w:rPr>
            <w:noProof/>
            <w:webHidden/>
          </w:rPr>
          <w:tab/>
        </w:r>
        <w:r w:rsidR="00231504">
          <w:rPr>
            <w:noProof/>
            <w:webHidden/>
          </w:rPr>
          <w:fldChar w:fldCharType="begin"/>
        </w:r>
        <w:r w:rsidR="00231504">
          <w:rPr>
            <w:noProof/>
            <w:webHidden/>
          </w:rPr>
          <w:instrText xml:space="preserve"> PAGEREF _Toc112653921 \h </w:instrText>
        </w:r>
        <w:r w:rsidR="00231504">
          <w:rPr>
            <w:noProof/>
            <w:webHidden/>
          </w:rPr>
        </w:r>
        <w:r w:rsidR="00231504">
          <w:rPr>
            <w:noProof/>
            <w:webHidden/>
          </w:rPr>
          <w:fldChar w:fldCharType="separate"/>
        </w:r>
        <w:r w:rsidR="00231504">
          <w:rPr>
            <w:noProof/>
            <w:webHidden/>
          </w:rPr>
          <w:t>16</w:t>
        </w:r>
        <w:r w:rsidR="00231504">
          <w:rPr>
            <w:noProof/>
            <w:webHidden/>
          </w:rPr>
          <w:fldChar w:fldCharType="end"/>
        </w:r>
      </w:hyperlink>
    </w:p>
    <w:p w14:paraId="022D0E59" w14:textId="02375BA1"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2" w:history="1">
        <w:r w:rsidR="00231504" w:rsidRPr="00E85160">
          <w:rPr>
            <w:rStyle w:val="Hyperlink"/>
            <w:noProof/>
          </w:rPr>
          <w:t>4.1.1.3.</w:t>
        </w:r>
        <w:r w:rsidR="00231504">
          <w:rPr>
            <w:rFonts w:eastAsiaTheme="minorEastAsia" w:cstheme="minorBidi"/>
            <w:noProof/>
            <w:color w:val="auto"/>
            <w:sz w:val="24"/>
            <w:szCs w:val="24"/>
            <w:lang w:val="en-HR" w:eastAsia="en-GB"/>
          </w:rPr>
          <w:tab/>
        </w:r>
        <w:r w:rsidR="00231504" w:rsidRPr="00E85160">
          <w:rPr>
            <w:rStyle w:val="Hyperlink"/>
            <w:noProof/>
          </w:rPr>
          <w:t>Propagacija stanja</w:t>
        </w:r>
        <w:r w:rsidR="00231504">
          <w:rPr>
            <w:noProof/>
            <w:webHidden/>
          </w:rPr>
          <w:tab/>
        </w:r>
        <w:r w:rsidR="00231504">
          <w:rPr>
            <w:noProof/>
            <w:webHidden/>
          </w:rPr>
          <w:fldChar w:fldCharType="begin"/>
        </w:r>
        <w:r w:rsidR="00231504">
          <w:rPr>
            <w:noProof/>
            <w:webHidden/>
          </w:rPr>
          <w:instrText xml:space="preserve"> PAGEREF _Toc112653922 \h </w:instrText>
        </w:r>
        <w:r w:rsidR="00231504">
          <w:rPr>
            <w:noProof/>
            <w:webHidden/>
          </w:rPr>
        </w:r>
        <w:r w:rsidR="00231504">
          <w:rPr>
            <w:noProof/>
            <w:webHidden/>
          </w:rPr>
          <w:fldChar w:fldCharType="separate"/>
        </w:r>
        <w:r w:rsidR="00231504">
          <w:rPr>
            <w:noProof/>
            <w:webHidden/>
          </w:rPr>
          <w:t>17</w:t>
        </w:r>
        <w:r w:rsidR="00231504">
          <w:rPr>
            <w:noProof/>
            <w:webHidden/>
          </w:rPr>
          <w:fldChar w:fldCharType="end"/>
        </w:r>
      </w:hyperlink>
    </w:p>
    <w:p w14:paraId="158C1073" w14:textId="392648A1"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3" w:history="1">
        <w:r w:rsidR="00231504" w:rsidRPr="00E85160">
          <w:rPr>
            <w:rStyle w:val="Hyperlink"/>
            <w:noProof/>
          </w:rPr>
          <w:t>4.1.1.4.</w:t>
        </w:r>
        <w:r w:rsidR="00231504">
          <w:rPr>
            <w:rFonts w:eastAsiaTheme="minorEastAsia" w:cstheme="minorBidi"/>
            <w:noProof/>
            <w:color w:val="auto"/>
            <w:sz w:val="24"/>
            <w:szCs w:val="24"/>
            <w:lang w:val="en-HR" w:eastAsia="en-GB"/>
          </w:rPr>
          <w:tab/>
        </w:r>
        <w:r w:rsidR="00231504" w:rsidRPr="00E85160">
          <w:rPr>
            <w:rStyle w:val="Hyperlink"/>
            <w:noProof/>
          </w:rPr>
          <w:t>Prikazivanje korisničkog sučelja</w:t>
        </w:r>
        <w:r w:rsidR="00231504">
          <w:rPr>
            <w:noProof/>
            <w:webHidden/>
          </w:rPr>
          <w:tab/>
        </w:r>
        <w:r w:rsidR="00231504">
          <w:rPr>
            <w:noProof/>
            <w:webHidden/>
          </w:rPr>
          <w:fldChar w:fldCharType="begin"/>
        </w:r>
        <w:r w:rsidR="00231504">
          <w:rPr>
            <w:noProof/>
            <w:webHidden/>
          </w:rPr>
          <w:instrText xml:space="preserve"> PAGEREF _Toc112653923 \h </w:instrText>
        </w:r>
        <w:r w:rsidR="00231504">
          <w:rPr>
            <w:noProof/>
            <w:webHidden/>
          </w:rPr>
        </w:r>
        <w:r w:rsidR="00231504">
          <w:rPr>
            <w:noProof/>
            <w:webHidden/>
          </w:rPr>
          <w:fldChar w:fldCharType="separate"/>
        </w:r>
        <w:r w:rsidR="00231504">
          <w:rPr>
            <w:noProof/>
            <w:webHidden/>
          </w:rPr>
          <w:t>18</w:t>
        </w:r>
        <w:r w:rsidR="00231504">
          <w:rPr>
            <w:noProof/>
            <w:webHidden/>
          </w:rPr>
          <w:fldChar w:fldCharType="end"/>
        </w:r>
      </w:hyperlink>
    </w:p>
    <w:p w14:paraId="395FD463" w14:textId="3B3334BB"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4" w:history="1">
        <w:r w:rsidR="00231504" w:rsidRPr="00E85160">
          <w:rPr>
            <w:rStyle w:val="Hyperlink"/>
            <w:noProof/>
          </w:rPr>
          <w:t>4.1.1.5.</w:t>
        </w:r>
        <w:r w:rsidR="00231504">
          <w:rPr>
            <w:rFonts w:eastAsiaTheme="minorEastAsia" w:cstheme="minorBidi"/>
            <w:noProof/>
            <w:color w:val="auto"/>
            <w:sz w:val="24"/>
            <w:szCs w:val="24"/>
            <w:lang w:val="en-HR" w:eastAsia="en-GB"/>
          </w:rPr>
          <w:tab/>
        </w:r>
        <w:r w:rsidR="00231504" w:rsidRPr="00E85160">
          <w:rPr>
            <w:rStyle w:val="Hyperlink"/>
            <w:noProof/>
          </w:rPr>
          <w:t>Prikazivanje promjene stanja</w:t>
        </w:r>
        <w:r w:rsidR="00231504">
          <w:rPr>
            <w:noProof/>
            <w:webHidden/>
          </w:rPr>
          <w:tab/>
        </w:r>
        <w:r w:rsidR="00231504">
          <w:rPr>
            <w:noProof/>
            <w:webHidden/>
          </w:rPr>
          <w:fldChar w:fldCharType="begin"/>
        </w:r>
        <w:r w:rsidR="00231504">
          <w:rPr>
            <w:noProof/>
            <w:webHidden/>
          </w:rPr>
          <w:instrText xml:space="preserve"> PAGEREF _Toc112653924 \h </w:instrText>
        </w:r>
        <w:r w:rsidR="00231504">
          <w:rPr>
            <w:noProof/>
            <w:webHidden/>
          </w:rPr>
        </w:r>
        <w:r w:rsidR="00231504">
          <w:rPr>
            <w:noProof/>
            <w:webHidden/>
          </w:rPr>
          <w:fldChar w:fldCharType="separate"/>
        </w:r>
        <w:r w:rsidR="00231504">
          <w:rPr>
            <w:noProof/>
            <w:webHidden/>
          </w:rPr>
          <w:t>21</w:t>
        </w:r>
        <w:r w:rsidR="00231504">
          <w:rPr>
            <w:noProof/>
            <w:webHidden/>
          </w:rPr>
          <w:fldChar w:fldCharType="end"/>
        </w:r>
      </w:hyperlink>
    </w:p>
    <w:p w14:paraId="2C63A4D2" w14:textId="2AB672A1"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25" w:history="1">
        <w:r w:rsidR="00231504" w:rsidRPr="00E85160">
          <w:rPr>
            <w:rStyle w:val="Hyperlink"/>
            <w:noProof/>
          </w:rPr>
          <w:t>4.1.2. SwiftUI</w:t>
        </w:r>
        <w:r w:rsidR="00231504">
          <w:rPr>
            <w:noProof/>
            <w:webHidden/>
          </w:rPr>
          <w:tab/>
        </w:r>
        <w:r w:rsidR="00231504">
          <w:rPr>
            <w:noProof/>
            <w:webHidden/>
          </w:rPr>
          <w:fldChar w:fldCharType="begin"/>
        </w:r>
        <w:r w:rsidR="00231504">
          <w:rPr>
            <w:noProof/>
            <w:webHidden/>
          </w:rPr>
          <w:instrText xml:space="preserve"> PAGEREF _Toc112653925 \h </w:instrText>
        </w:r>
        <w:r w:rsidR="00231504">
          <w:rPr>
            <w:noProof/>
            <w:webHidden/>
          </w:rPr>
        </w:r>
        <w:r w:rsidR="00231504">
          <w:rPr>
            <w:noProof/>
            <w:webHidden/>
          </w:rPr>
          <w:fldChar w:fldCharType="separate"/>
        </w:r>
        <w:r w:rsidR="00231504">
          <w:rPr>
            <w:noProof/>
            <w:webHidden/>
          </w:rPr>
          <w:t>22</w:t>
        </w:r>
        <w:r w:rsidR="00231504">
          <w:rPr>
            <w:noProof/>
            <w:webHidden/>
          </w:rPr>
          <w:fldChar w:fldCharType="end"/>
        </w:r>
      </w:hyperlink>
    </w:p>
    <w:p w14:paraId="05B6D160" w14:textId="281B83AB"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6" w:history="1">
        <w:r w:rsidR="00231504" w:rsidRPr="00E85160">
          <w:rPr>
            <w:rStyle w:val="Hyperlink"/>
            <w:noProof/>
          </w:rPr>
          <w:t>4.1.2.1.</w:t>
        </w:r>
        <w:r w:rsidR="00231504">
          <w:rPr>
            <w:rFonts w:eastAsiaTheme="minorEastAsia" w:cstheme="minorBidi"/>
            <w:noProof/>
            <w:color w:val="auto"/>
            <w:sz w:val="24"/>
            <w:szCs w:val="24"/>
            <w:lang w:val="en-HR" w:eastAsia="en-GB"/>
          </w:rPr>
          <w:tab/>
        </w:r>
        <w:r w:rsidR="00231504" w:rsidRPr="00E85160">
          <w:rPr>
            <w:rStyle w:val="Hyperlink"/>
            <w:noProof/>
          </w:rPr>
          <w:t xml:space="preserve">Razlika sa </w:t>
        </w:r>
        <w:r w:rsidR="00231504" w:rsidRPr="00E85160">
          <w:rPr>
            <w:rStyle w:val="Hyperlink"/>
            <w:i/>
            <w:iCs/>
            <w:noProof/>
          </w:rPr>
          <w:t>UIKit</w:t>
        </w:r>
        <w:r w:rsidR="00231504" w:rsidRPr="00E85160">
          <w:rPr>
            <w:rStyle w:val="Hyperlink"/>
            <w:noProof/>
          </w:rPr>
          <w:t xml:space="preserve"> alatom</w:t>
        </w:r>
        <w:r w:rsidR="00231504">
          <w:rPr>
            <w:noProof/>
            <w:webHidden/>
          </w:rPr>
          <w:tab/>
        </w:r>
        <w:r w:rsidR="00231504">
          <w:rPr>
            <w:noProof/>
            <w:webHidden/>
          </w:rPr>
          <w:fldChar w:fldCharType="begin"/>
        </w:r>
        <w:r w:rsidR="00231504">
          <w:rPr>
            <w:noProof/>
            <w:webHidden/>
          </w:rPr>
          <w:instrText xml:space="preserve"> PAGEREF _Toc112653926 \h </w:instrText>
        </w:r>
        <w:r w:rsidR="00231504">
          <w:rPr>
            <w:noProof/>
            <w:webHidden/>
          </w:rPr>
        </w:r>
        <w:r w:rsidR="00231504">
          <w:rPr>
            <w:noProof/>
            <w:webHidden/>
          </w:rPr>
          <w:fldChar w:fldCharType="separate"/>
        </w:r>
        <w:r w:rsidR="00231504">
          <w:rPr>
            <w:noProof/>
            <w:webHidden/>
          </w:rPr>
          <w:t>22</w:t>
        </w:r>
        <w:r w:rsidR="00231504">
          <w:rPr>
            <w:noProof/>
            <w:webHidden/>
          </w:rPr>
          <w:fldChar w:fldCharType="end"/>
        </w:r>
      </w:hyperlink>
    </w:p>
    <w:p w14:paraId="518B157C" w14:textId="4AB5867E"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7" w:history="1">
        <w:r w:rsidR="00231504" w:rsidRPr="00E85160">
          <w:rPr>
            <w:rStyle w:val="Hyperlink"/>
            <w:noProof/>
          </w:rPr>
          <w:t>4.1.2.2.</w:t>
        </w:r>
        <w:r w:rsidR="00231504">
          <w:rPr>
            <w:rFonts w:eastAsiaTheme="minorEastAsia" w:cstheme="minorBidi"/>
            <w:noProof/>
            <w:color w:val="auto"/>
            <w:sz w:val="24"/>
            <w:szCs w:val="24"/>
            <w:lang w:val="en-HR" w:eastAsia="en-GB"/>
          </w:rPr>
          <w:tab/>
        </w:r>
        <w:r w:rsidR="00231504" w:rsidRPr="00E85160">
          <w:rPr>
            <w:rStyle w:val="Hyperlink"/>
            <w:noProof/>
          </w:rPr>
          <w:t>Struktura SwiftUI aplikacije</w:t>
        </w:r>
        <w:r w:rsidR="00231504">
          <w:rPr>
            <w:noProof/>
            <w:webHidden/>
          </w:rPr>
          <w:tab/>
        </w:r>
        <w:r w:rsidR="00231504">
          <w:rPr>
            <w:noProof/>
            <w:webHidden/>
          </w:rPr>
          <w:fldChar w:fldCharType="begin"/>
        </w:r>
        <w:r w:rsidR="00231504">
          <w:rPr>
            <w:noProof/>
            <w:webHidden/>
          </w:rPr>
          <w:instrText xml:space="preserve"> PAGEREF _Toc112653927 \h </w:instrText>
        </w:r>
        <w:r w:rsidR="00231504">
          <w:rPr>
            <w:noProof/>
            <w:webHidden/>
          </w:rPr>
        </w:r>
        <w:r w:rsidR="00231504">
          <w:rPr>
            <w:noProof/>
            <w:webHidden/>
          </w:rPr>
          <w:fldChar w:fldCharType="separate"/>
        </w:r>
        <w:r w:rsidR="00231504">
          <w:rPr>
            <w:noProof/>
            <w:webHidden/>
          </w:rPr>
          <w:t>23</w:t>
        </w:r>
        <w:r w:rsidR="00231504">
          <w:rPr>
            <w:noProof/>
            <w:webHidden/>
          </w:rPr>
          <w:fldChar w:fldCharType="end"/>
        </w:r>
      </w:hyperlink>
    </w:p>
    <w:p w14:paraId="5FC40612" w14:textId="33A5E0BA"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8" w:history="1">
        <w:r w:rsidR="00231504" w:rsidRPr="00E85160">
          <w:rPr>
            <w:rStyle w:val="Hyperlink"/>
            <w:noProof/>
          </w:rPr>
          <w:t>4.1.2.3.</w:t>
        </w:r>
        <w:r w:rsidR="00231504">
          <w:rPr>
            <w:rFonts w:eastAsiaTheme="minorEastAsia" w:cstheme="minorBidi"/>
            <w:noProof/>
            <w:color w:val="auto"/>
            <w:sz w:val="24"/>
            <w:szCs w:val="24"/>
            <w:lang w:val="en-HR" w:eastAsia="en-GB"/>
          </w:rPr>
          <w:tab/>
        </w:r>
        <w:r w:rsidR="00231504" w:rsidRPr="00E85160">
          <w:rPr>
            <w:rStyle w:val="Hyperlink"/>
            <w:noProof/>
          </w:rPr>
          <w:t>Prikazivanje korisničkog sučelja</w:t>
        </w:r>
        <w:r w:rsidR="00231504">
          <w:rPr>
            <w:noProof/>
            <w:webHidden/>
          </w:rPr>
          <w:tab/>
        </w:r>
        <w:r w:rsidR="00231504">
          <w:rPr>
            <w:noProof/>
            <w:webHidden/>
          </w:rPr>
          <w:fldChar w:fldCharType="begin"/>
        </w:r>
        <w:r w:rsidR="00231504">
          <w:rPr>
            <w:noProof/>
            <w:webHidden/>
          </w:rPr>
          <w:instrText xml:space="preserve"> PAGEREF _Toc112653928 \h </w:instrText>
        </w:r>
        <w:r w:rsidR="00231504">
          <w:rPr>
            <w:noProof/>
            <w:webHidden/>
          </w:rPr>
        </w:r>
        <w:r w:rsidR="00231504">
          <w:rPr>
            <w:noProof/>
            <w:webHidden/>
          </w:rPr>
          <w:fldChar w:fldCharType="separate"/>
        </w:r>
        <w:r w:rsidR="00231504">
          <w:rPr>
            <w:noProof/>
            <w:webHidden/>
          </w:rPr>
          <w:t>24</w:t>
        </w:r>
        <w:r w:rsidR="00231504">
          <w:rPr>
            <w:noProof/>
            <w:webHidden/>
          </w:rPr>
          <w:fldChar w:fldCharType="end"/>
        </w:r>
      </w:hyperlink>
    </w:p>
    <w:p w14:paraId="7E29BA13" w14:textId="536FBE95" w:rsidR="00231504" w:rsidRDefault="007D08C7">
      <w:pPr>
        <w:pStyle w:val="TOC4"/>
        <w:tabs>
          <w:tab w:val="left" w:pos="1680"/>
          <w:tab w:val="right" w:leader="dot" w:pos="9344"/>
        </w:tabs>
        <w:rPr>
          <w:rFonts w:eastAsiaTheme="minorEastAsia" w:cstheme="minorBidi"/>
          <w:noProof/>
          <w:color w:val="auto"/>
          <w:sz w:val="24"/>
          <w:szCs w:val="24"/>
          <w:lang w:val="en-HR" w:eastAsia="en-GB"/>
        </w:rPr>
      </w:pPr>
      <w:hyperlink w:anchor="_Toc112653929" w:history="1">
        <w:r w:rsidR="00231504" w:rsidRPr="00E85160">
          <w:rPr>
            <w:rStyle w:val="Hyperlink"/>
            <w:noProof/>
          </w:rPr>
          <w:t>4.1.2.4.</w:t>
        </w:r>
        <w:r w:rsidR="00231504">
          <w:rPr>
            <w:rFonts w:eastAsiaTheme="minorEastAsia" w:cstheme="minorBidi"/>
            <w:noProof/>
            <w:color w:val="auto"/>
            <w:sz w:val="24"/>
            <w:szCs w:val="24"/>
            <w:lang w:val="en-HR" w:eastAsia="en-GB"/>
          </w:rPr>
          <w:tab/>
        </w:r>
        <w:r w:rsidR="00231504" w:rsidRPr="00E85160">
          <w:rPr>
            <w:rStyle w:val="Hyperlink"/>
            <w:noProof/>
          </w:rPr>
          <w:t>Obnavljanje stanja na ekranu</w:t>
        </w:r>
        <w:r w:rsidR="00231504">
          <w:rPr>
            <w:noProof/>
            <w:webHidden/>
          </w:rPr>
          <w:tab/>
        </w:r>
        <w:r w:rsidR="00231504">
          <w:rPr>
            <w:noProof/>
            <w:webHidden/>
          </w:rPr>
          <w:fldChar w:fldCharType="begin"/>
        </w:r>
        <w:r w:rsidR="00231504">
          <w:rPr>
            <w:noProof/>
            <w:webHidden/>
          </w:rPr>
          <w:instrText xml:space="preserve"> PAGEREF _Toc112653929 \h </w:instrText>
        </w:r>
        <w:r w:rsidR="00231504">
          <w:rPr>
            <w:noProof/>
            <w:webHidden/>
          </w:rPr>
        </w:r>
        <w:r w:rsidR="00231504">
          <w:rPr>
            <w:noProof/>
            <w:webHidden/>
          </w:rPr>
          <w:fldChar w:fldCharType="separate"/>
        </w:r>
        <w:r w:rsidR="00231504">
          <w:rPr>
            <w:noProof/>
            <w:webHidden/>
          </w:rPr>
          <w:t>25</w:t>
        </w:r>
        <w:r w:rsidR="00231504">
          <w:rPr>
            <w:noProof/>
            <w:webHidden/>
          </w:rPr>
          <w:fldChar w:fldCharType="end"/>
        </w:r>
      </w:hyperlink>
    </w:p>
    <w:p w14:paraId="21D46D6E" w14:textId="64E2079E"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30" w:history="1">
        <w:r w:rsidR="00231504" w:rsidRPr="00E85160">
          <w:rPr>
            <w:rStyle w:val="Hyperlink"/>
            <w:noProof/>
          </w:rPr>
          <w:t>4.2. Implementacija u Flutteru</w:t>
        </w:r>
        <w:r w:rsidR="00231504">
          <w:rPr>
            <w:noProof/>
            <w:webHidden/>
          </w:rPr>
          <w:tab/>
        </w:r>
        <w:r w:rsidR="00231504">
          <w:rPr>
            <w:noProof/>
            <w:webHidden/>
          </w:rPr>
          <w:fldChar w:fldCharType="begin"/>
        </w:r>
        <w:r w:rsidR="00231504">
          <w:rPr>
            <w:noProof/>
            <w:webHidden/>
          </w:rPr>
          <w:instrText xml:space="preserve"> PAGEREF _Toc112653930 \h </w:instrText>
        </w:r>
        <w:r w:rsidR="00231504">
          <w:rPr>
            <w:noProof/>
            <w:webHidden/>
          </w:rPr>
        </w:r>
        <w:r w:rsidR="00231504">
          <w:rPr>
            <w:noProof/>
            <w:webHidden/>
          </w:rPr>
          <w:fldChar w:fldCharType="separate"/>
        </w:r>
        <w:r w:rsidR="00231504">
          <w:rPr>
            <w:noProof/>
            <w:webHidden/>
          </w:rPr>
          <w:t>26</w:t>
        </w:r>
        <w:r w:rsidR="00231504">
          <w:rPr>
            <w:noProof/>
            <w:webHidden/>
          </w:rPr>
          <w:fldChar w:fldCharType="end"/>
        </w:r>
      </w:hyperlink>
    </w:p>
    <w:p w14:paraId="6D76D89E" w14:textId="45C55908"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1" w:history="1">
        <w:r w:rsidR="00231504" w:rsidRPr="00E85160">
          <w:rPr>
            <w:rStyle w:val="Hyperlink"/>
            <w:noProof/>
          </w:rPr>
          <w:t>4.2.1. Arhitektura Flutter aplikacije</w:t>
        </w:r>
        <w:r w:rsidR="00231504">
          <w:rPr>
            <w:noProof/>
            <w:webHidden/>
          </w:rPr>
          <w:tab/>
        </w:r>
        <w:r w:rsidR="00231504">
          <w:rPr>
            <w:noProof/>
            <w:webHidden/>
          </w:rPr>
          <w:fldChar w:fldCharType="begin"/>
        </w:r>
        <w:r w:rsidR="00231504">
          <w:rPr>
            <w:noProof/>
            <w:webHidden/>
          </w:rPr>
          <w:instrText xml:space="preserve"> PAGEREF _Toc112653931 \h </w:instrText>
        </w:r>
        <w:r w:rsidR="00231504">
          <w:rPr>
            <w:noProof/>
            <w:webHidden/>
          </w:rPr>
        </w:r>
        <w:r w:rsidR="00231504">
          <w:rPr>
            <w:noProof/>
            <w:webHidden/>
          </w:rPr>
          <w:fldChar w:fldCharType="separate"/>
        </w:r>
        <w:r w:rsidR="00231504">
          <w:rPr>
            <w:noProof/>
            <w:webHidden/>
          </w:rPr>
          <w:t>26</w:t>
        </w:r>
        <w:r w:rsidR="00231504">
          <w:rPr>
            <w:noProof/>
            <w:webHidden/>
          </w:rPr>
          <w:fldChar w:fldCharType="end"/>
        </w:r>
      </w:hyperlink>
    </w:p>
    <w:p w14:paraId="0361266E" w14:textId="1687E46E"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2" w:history="1">
        <w:r w:rsidR="00231504" w:rsidRPr="00E85160">
          <w:rPr>
            <w:rStyle w:val="Hyperlink"/>
            <w:noProof/>
          </w:rPr>
          <w:t>4.2.2. Upravljanje stanjima unutar Flutter aplikacije</w:t>
        </w:r>
        <w:r w:rsidR="00231504">
          <w:rPr>
            <w:noProof/>
            <w:webHidden/>
          </w:rPr>
          <w:tab/>
        </w:r>
        <w:r w:rsidR="00231504">
          <w:rPr>
            <w:noProof/>
            <w:webHidden/>
          </w:rPr>
          <w:fldChar w:fldCharType="begin"/>
        </w:r>
        <w:r w:rsidR="00231504">
          <w:rPr>
            <w:noProof/>
            <w:webHidden/>
          </w:rPr>
          <w:instrText xml:space="preserve"> PAGEREF _Toc112653932 \h </w:instrText>
        </w:r>
        <w:r w:rsidR="00231504">
          <w:rPr>
            <w:noProof/>
            <w:webHidden/>
          </w:rPr>
        </w:r>
        <w:r w:rsidR="00231504">
          <w:rPr>
            <w:noProof/>
            <w:webHidden/>
          </w:rPr>
          <w:fldChar w:fldCharType="separate"/>
        </w:r>
        <w:r w:rsidR="00231504">
          <w:rPr>
            <w:noProof/>
            <w:webHidden/>
          </w:rPr>
          <w:t>30</w:t>
        </w:r>
        <w:r w:rsidR="00231504">
          <w:rPr>
            <w:noProof/>
            <w:webHidden/>
          </w:rPr>
          <w:fldChar w:fldCharType="end"/>
        </w:r>
      </w:hyperlink>
    </w:p>
    <w:p w14:paraId="410BF558" w14:textId="56268CC5"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3" w:history="1">
        <w:r w:rsidR="00231504" w:rsidRPr="00E85160">
          <w:rPr>
            <w:rStyle w:val="Hyperlink"/>
            <w:noProof/>
          </w:rPr>
          <w:t>4.2.3. Beskonačna lista slika u Flutteru</w:t>
        </w:r>
        <w:r w:rsidR="00231504">
          <w:rPr>
            <w:noProof/>
            <w:webHidden/>
          </w:rPr>
          <w:tab/>
        </w:r>
        <w:r w:rsidR="00231504">
          <w:rPr>
            <w:noProof/>
            <w:webHidden/>
          </w:rPr>
          <w:fldChar w:fldCharType="begin"/>
        </w:r>
        <w:r w:rsidR="00231504">
          <w:rPr>
            <w:noProof/>
            <w:webHidden/>
          </w:rPr>
          <w:instrText xml:space="preserve"> PAGEREF _Toc112653933 \h </w:instrText>
        </w:r>
        <w:r w:rsidR="00231504">
          <w:rPr>
            <w:noProof/>
            <w:webHidden/>
          </w:rPr>
        </w:r>
        <w:r w:rsidR="00231504">
          <w:rPr>
            <w:noProof/>
            <w:webHidden/>
          </w:rPr>
          <w:fldChar w:fldCharType="separate"/>
        </w:r>
        <w:r w:rsidR="00231504">
          <w:rPr>
            <w:noProof/>
            <w:webHidden/>
          </w:rPr>
          <w:t>31</w:t>
        </w:r>
        <w:r w:rsidR="00231504">
          <w:rPr>
            <w:noProof/>
            <w:webHidden/>
          </w:rPr>
          <w:fldChar w:fldCharType="end"/>
        </w:r>
      </w:hyperlink>
    </w:p>
    <w:p w14:paraId="02D01155" w14:textId="0A31FC41"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4" w:history="1">
        <w:r w:rsidR="00231504" w:rsidRPr="00E85160">
          <w:rPr>
            <w:rStyle w:val="Hyperlink"/>
            <w:noProof/>
          </w:rPr>
          <w:t>4.2.4. Filtriranje i spremanje slike u Flutteru</w:t>
        </w:r>
        <w:r w:rsidR="00231504">
          <w:rPr>
            <w:noProof/>
            <w:webHidden/>
          </w:rPr>
          <w:tab/>
        </w:r>
        <w:r w:rsidR="00231504">
          <w:rPr>
            <w:noProof/>
            <w:webHidden/>
          </w:rPr>
          <w:fldChar w:fldCharType="begin"/>
        </w:r>
        <w:r w:rsidR="00231504">
          <w:rPr>
            <w:noProof/>
            <w:webHidden/>
          </w:rPr>
          <w:instrText xml:space="preserve"> PAGEREF _Toc112653934 \h </w:instrText>
        </w:r>
        <w:r w:rsidR="00231504">
          <w:rPr>
            <w:noProof/>
            <w:webHidden/>
          </w:rPr>
        </w:r>
        <w:r w:rsidR="00231504">
          <w:rPr>
            <w:noProof/>
            <w:webHidden/>
          </w:rPr>
          <w:fldChar w:fldCharType="separate"/>
        </w:r>
        <w:r w:rsidR="00231504">
          <w:rPr>
            <w:noProof/>
            <w:webHidden/>
          </w:rPr>
          <w:t>34</w:t>
        </w:r>
        <w:r w:rsidR="00231504">
          <w:rPr>
            <w:noProof/>
            <w:webHidden/>
          </w:rPr>
          <w:fldChar w:fldCharType="end"/>
        </w:r>
      </w:hyperlink>
    </w:p>
    <w:p w14:paraId="03358DA0" w14:textId="697C283C"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35" w:history="1">
        <w:r w:rsidR="00231504" w:rsidRPr="00E85160">
          <w:rPr>
            <w:rStyle w:val="Hyperlink"/>
            <w:noProof/>
          </w:rPr>
          <w:t>4.3. Implementacija u SwiftUI</w:t>
        </w:r>
        <w:r w:rsidR="00231504">
          <w:rPr>
            <w:noProof/>
            <w:webHidden/>
          </w:rPr>
          <w:tab/>
        </w:r>
        <w:r w:rsidR="00231504">
          <w:rPr>
            <w:noProof/>
            <w:webHidden/>
          </w:rPr>
          <w:fldChar w:fldCharType="begin"/>
        </w:r>
        <w:r w:rsidR="00231504">
          <w:rPr>
            <w:noProof/>
            <w:webHidden/>
          </w:rPr>
          <w:instrText xml:space="preserve"> PAGEREF _Toc112653935 \h </w:instrText>
        </w:r>
        <w:r w:rsidR="00231504">
          <w:rPr>
            <w:noProof/>
            <w:webHidden/>
          </w:rPr>
        </w:r>
        <w:r w:rsidR="00231504">
          <w:rPr>
            <w:noProof/>
            <w:webHidden/>
          </w:rPr>
          <w:fldChar w:fldCharType="separate"/>
        </w:r>
        <w:r w:rsidR="00231504">
          <w:rPr>
            <w:noProof/>
            <w:webHidden/>
          </w:rPr>
          <w:t>35</w:t>
        </w:r>
        <w:r w:rsidR="00231504">
          <w:rPr>
            <w:noProof/>
            <w:webHidden/>
          </w:rPr>
          <w:fldChar w:fldCharType="end"/>
        </w:r>
      </w:hyperlink>
    </w:p>
    <w:p w14:paraId="3886D8E4" w14:textId="1410E0FA"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6" w:history="1">
        <w:r w:rsidR="00231504" w:rsidRPr="00E85160">
          <w:rPr>
            <w:rStyle w:val="Hyperlink"/>
            <w:noProof/>
          </w:rPr>
          <w:t>4.3.1. Arhitektura SwiftUI aplikacije</w:t>
        </w:r>
        <w:r w:rsidR="00231504">
          <w:rPr>
            <w:noProof/>
            <w:webHidden/>
          </w:rPr>
          <w:tab/>
        </w:r>
        <w:r w:rsidR="00231504">
          <w:rPr>
            <w:noProof/>
            <w:webHidden/>
          </w:rPr>
          <w:fldChar w:fldCharType="begin"/>
        </w:r>
        <w:r w:rsidR="00231504">
          <w:rPr>
            <w:noProof/>
            <w:webHidden/>
          </w:rPr>
          <w:instrText xml:space="preserve"> PAGEREF _Toc112653936 \h </w:instrText>
        </w:r>
        <w:r w:rsidR="00231504">
          <w:rPr>
            <w:noProof/>
            <w:webHidden/>
          </w:rPr>
        </w:r>
        <w:r w:rsidR="00231504">
          <w:rPr>
            <w:noProof/>
            <w:webHidden/>
          </w:rPr>
          <w:fldChar w:fldCharType="separate"/>
        </w:r>
        <w:r w:rsidR="00231504">
          <w:rPr>
            <w:noProof/>
            <w:webHidden/>
          </w:rPr>
          <w:t>35</w:t>
        </w:r>
        <w:r w:rsidR="00231504">
          <w:rPr>
            <w:noProof/>
            <w:webHidden/>
          </w:rPr>
          <w:fldChar w:fldCharType="end"/>
        </w:r>
      </w:hyperlink>
    </w:p>
    <w:p w14:paraId="283B8249" w14:textId="5C01AB14"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7" w:history="1">
        <w:r w:rsidR="00231504" w:rsidRPr="00E85160">
          <w:rPr>
            <w:rStyle w:val="Hyperlink"/>
            <w:noProof/>
          </w:rPr>
          <w:t>4.3.2. Upravljanje stanjima unutar SwiftUI aplikacije</w:t>
        </w:r>
        <w:r w:rsidR="00231504">
          <w:rPr>
            <w:noProof/>
            <w:webHidden/>
          </w:rPr>
          <w:tab/>
        </w:r>
        <w:r w:rsidR="00231504">
          <w:rPr>
            <w:noProof/>
            <w:webHidden/>
          </w:rPr>
          <w:fldChar w:fldCharType="begin"/>
        </w:r>
        <w:r w:rsidR="00231504">
          <w:rPr>
            <w:noProof/>
            <w:webHidden/>
          </w:rPr>
          <w:instrText xml:space="preserve"> PAGEREF _Toc112653937 \h </w:instrText>
        </w:r>
        <w:r w:rsidR="00231504">
          <w:rPr>
            <w:noProof/>
            <w:webHidden/>
          </w:rPr>
        </w:r>
        <w:r w:rsidR="00231504">
          <w:rPr>
            <w:noProof/>
            <w:webHidden/>
          </w:rPr>
          <w:fldChar w:fldCharType="separate"/>
        </w:r>
        <w:r w:rsidR="00231504">
          <w:rPr>
            <w:noProof/>
            <w:webHidden/>
          </w:rPr>
          <w:t>37</w:t>
        </w:r>
        <w:r w:rsidR="00231504">
          <w:rPr>
            <w:noProof/>
            <w:webHidden/>
          </w:rPr>
          <w:fldChar w:fldCharType="end"/>
        </w:r>
      </w:hyperlink>
    </w:p>
    <w:p w14:paraId="0E01E617" w14:textId="1F6464BD"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8" w:history="1">
        <w:r w:rsidR="00231504" w:rsidRPr="00E85160">
          <w:rPr>
            <w:rStyle w:val="Hyperlink"/>
            <w:noProof/>
          </w:rPr>
          <w:t>4.3.1. Beskonačna lista slika u SwiftUI</w:t>
        </w:r>
        <w:r w:rsidR="00231504">
          <w:rPr>
            <w:noProof/>
            <w:webHidden/>
          </w:rPr>
          <w:tab/>
        </w:r>
        <w:r w:rsidR="00231504">
          <w:rPr>
            <w:noProof/>
            <w:webHidden/>
          </w:rPr>
          <w:fldChar w:fldCharType="begin"/>
        </w:r>
        <w:r w:rsidR="00231504">
          <w:rPr>
            <w:noProof/>
            <w:webHidden/>
          </w:rPr>
          <w:instrText xml:space="preserve"> PAGEREF _Toc112653938 \h </w:instrText>
        </w:r>
        <w:r w:rsidR="00231504">
          <w:rPr>
            <w:noProof/>
            <w:webHidden/>
          </w:rPr>
        </w:r>
        <w:r w:rsidR="00231504">
          <w:rPr>
            <w:noProof/>
            <w:webHidden/>
          </w:rPr>
          <w:fldChar w:fldCharType="separate"/>
        </w:r>
        <w:r w:rsidR="00231504">
          <w:rPr>
            <w:noProof/>
            <w:webHidden/>
          </w:rPr>
          <w:t>38</w:t>
        </w:r>
        <w:r w:rsidR="00231504">
          <w:rPr>
            <w:noProof/>
            <w:webHidden/>
          </w:rPr>
          <w:fldChar w:fldCharType="end"/>
        </w:r>
      </w:hyperlink>
    </w:p>
    <w:p w14:paraId="79E4C357" w14:textId="174B99CC"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39" w:history="1">
        <w:r w:rsidR="00231504" w:rsidRPr="00E85160">
          <w:rPr>
            <w:rStyle w:val="Hyperlink"/>
            <w:noProof/>
          </w:rPr>
          <w:t>4.3.1. Filtriranje i spremanje slike u SwiftUI</w:t>
        </w:r>
        <w:r w:rsidR="00231504">
          <w:rPr>
            <w:noProof/>
            <w:webHidden/>
          </w:rPr>
          <w:tab/>
        </w:r>
        <w:r w:rsidR="00231504">
          <w:rPr>
            <w:noProof/>
            <w:webHidden/>
          </w:rPr>
          <w:fldChar w:fldCharType="begin"/>
        </w:r>
        <w:r w:rsidR="00231504">
          <w:rPr>
            <w:noProof/>
            <w:webHidden/>
          </w:rPr>
          <w:instrText xml:space="preserve"> PAGEREF _Toc112653939 \h </w:instrText>
        </w:r>
        <w:r w:rsidR="00231504">
          <w:rPr>
            <w:noProof/>
            <w:webHidden/>
          </w:rPr>
        </w:r>
        <w:r w:rsidR="00231504">
          <w:rPr>
            <w:noProof/>
            <w:webHidden/>
          </w:rPr>
          <w:fldChar w:fldCharType="separate"/>
        </w:r>
        <w:r w:rsidR="00231504">
          <w:rPr>
            <w:noProof/>
            <w:webHidden/>
          </w:rPr>
          <w:t>42</w:t>
        </w:r>
        <w:r w:rsidR="00231504">
          <w:rPr>
            <w:noProof/>
            <w:webHidden/>
          </w:rPr>
          <w:fldChar w:fldCharType="end"/>
        </w:r>
      </w:hyperlink>
    </w:p>
    <w:p w14:paraId="5826C947" w14:textId="66E362B3"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40" w:history="1">
        <w:r w:rsidR="00231504" w:rsidRPr="00E85160">
          <w:rPr>
            <w:rStyle w:val="Hyperlink"/>
            <w:noProof/>
          </w:rPr>
          <w:t>5. TESTIRANJE I ANALIZA PROGRAMSKOG RIJEŠENJA</w:t>
        </w:r>
        <w:r w:rsidR="00231504">
          <w:rPr>
            <w:noProof/>
            <w:webHidden/>
          </w:rPr>
          <w:tab/>
        </w:r>
        <w:r w:rsidR="00231504">
          <w:rPr>
            <w:noProof/>
            <w:webHidden/>
          </w:rPr>
          <w:fldChar w:fldCharType="begin"/>
        </w:r>
        <w:r w:rsidR="00231504">
          <w:rPr>
            <w:noProof/>
            <w:webHidden/>
          </w:rPr>
          <w:instrText xml:space="preserve"> PAGEREF _Toc112653940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63049F8D" w14:textId="670F6017"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41" w:history="1">
        <w:r w:rsidR="00231504" w:rsidRPr="00E85160">
          <w:rPr>
            <w:rStyle w:val="Hyperlink"/>
            <w:noProof/>
          </w:rPr>
          <w:t>5.1. Testiranje aplikacije</w:t>
        </w:r>
        <w:r w:rsidR="00231504">
          <w:rPr>
            <w:noProof/>
            <w:webHidden/>
          </w:rPr>
          <w:tab/>
        </w:r>
        <w:r w:rsidR="00231504">
          <w:rPr>
            <w:noProof/>
            <w:webHidden/>
          </w:rPr>
          <w:fldChar w:fldCharType="begin"/>
        </w:r>
        <w:r w:rsidR="00231504">
          <w:rPr>
            <w:noProof/>
            <w:webHidden/>
          </w:rPr>
          <w:instrText xml:space="preserve"> PAGEREF _Toc112653941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4369E09B" w14:textId="240C3D4A"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42" w:history="1">
        <w:r w:rsidR="00231504" w:rsidRPr="00E85160">
          <w:rPr>
            <w:rStyle w:val="Hyperlink"/>
            <w:noProof/>
          </w:rPr>
          <w:t>5.1.1. Nativna aplikacija</w:t>
        </w:r>
        <w:r w:rsidR="00231504">
          <w:rPr>
            <w:noProof/>
            <w:webHidden/>
          </w:rPr>
          <w:tab/>
        </w:r>
        <w:r w:rsidR="00231504">
          <w:rPr>
            <w:noProof/>
            <w:webHidden/>
          </w:rPr>
          <w:fldChar w:fldCharType="begin"/>
        </w:r>
        <w:r w:rsidR="00231504">
          <w:rPr>
            <w:noProof/>
            <w:webHidden/>
          </w:rPr>
          <w:instrText xml:space="preserve"> PAGEREF _Toc112653942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4FDA61DD" w14:textId="5DF035A7" w:rsidR="00231504" w:rsidRDefault="007D08C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2653943" w:history="1">
        <w:r w:rsidR="00231504" w:rsidRPr="00E85160">
          <w:rPr>
            <w:rStyle w:val="Hyperlink"/>
            <w:noProof/>
          </w:rPr>
          <w:t>5.1.2. Višeplatformska aplikacija</w:t>
        </w:r>
        <w:r w:rsidR="00231504">
          <w:rPr>
            <w:noProof/>
            <w:webHidden/>
          </w:rPr>
          <w:tab/>
        </w:r>
        <w:r w:rsidR="00231504">
          <w:rPr>
            <w:noProof/>
            <w:webHidden/>
          </w:rPr>
          <w:fldChar w:fldCharType="begin"/>
        </w:r>
        <w:r w:rsidR="00231504">
          <w:rPr>
            <w:noProof/>
            <w:webHidden/>
          </w:rPr>
          <w:instrText xml:space="preserve"> PAGEREF _Toc112653943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07E94709" w14:textId="4E0DC6F9"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44" w:history="1">
        <w:r w:rsidR="00231504" w:rsidRPr="00E85160">
          <w:rPr>
            <w:rStyle w:val="Hyperlink"/>
            <w:noProof/>
          </w:rPr>
          <w:t>5.2. Analiza rezultata</w:t>
        </w:r>
        <w:r w:rsidR="00231504">
          <w:rPr>
            <w:noProof/>
            <w:webHidden/>
          </w:rPr>
          <w:tab/>
        </w:r>
        <w:r w:rsidR="00231504">
          <w:rPr>
            <w:noProof/>
            <w:webHidden/>
          </w:rPr>
          <w:fldChar w:fldCharType="begin"/>
        </w:r>
        <w:r w:rsidR="00231504">
          <w:rPr>
            <w:noProof/>
            <w:webHidden/>
          </w:rPr>
          <w:instrText xml:space="preserve"> PAGEREF _Toc112653944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1B56DF64" w14:textId="0CF2F202" w:rsidR="00231504" w:rsidRDefault="007D08C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2653945" w:history="1">
        <w:r w:rsidR="00231504" w:rsidRPr="00E85160">
          <w:rPr>
            <w:rStyle w:val="Hyperlink"/>
            <w:noProof/>
          </w:rPr>
          <w:t>5.3. Analiza implementacije i korisničkog iskustva</w:t>
        </w:r>
        <w:r w:rsidR="00231504">
          <w:rPr>
            <w:noProof/>
            <w:webHidden/>
          </w:rPr>
          <w:tab/>
        </w:r>
        <w:r w:rsidR="00231504">
          <w:rPr>
            <w:noProof/>
            <w:webHidden/>
          </w:rPr>
          <w:fldChar w:fldCharType="begin"/>
        </w:r>
        <w:r w:rsidR="00231504">
          <w:rPr>
            <w:noProof/>
            <w:webHidden/>
          </w:rPr>
          <w:instrText xml:space="preserve"> PAGEREF _Toc112653945 \h </w:instrText>
        </w:r>
        <w:r w:rsidR="00231504">
          <w:rPr>
            <w:noProof/>
            <w:webHidden/>
          </w:rPr>
        </w:r>
        <w:r w:rsidR="00231504">
          <w:rPr>
            <w:noProof/>
            <w:webHidden/>
          </w:rPr>
          <w:fldChar w:fldCharType="separate"/>
        </w:r>
        <w:r w:rsidR="00231504">
          <w:rPr>
            <w:noProof/>
            <w:webHidden/>
          </w:rPr>
          <w:t>44</w:t>
        </w:r>
        <w:r w:rsidR="00231504">
          <w:rPr>
            <w:noProof/>
            <w:webHidden/>
          </w:rPr>
          <w:fldChar w:fldCharType="end"/>
        </w:r>
      </w:hyperlink>
    </w:p>
    <w:p w14:paraId="6EC4BEDD" w14:textId="117219EF"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46" w:history="1">
        <w:r w:rsidR="00231504" w:rsidRPr="00E85160">
          <w:rPr>
            <w:rStyle w:val="Hyperlink"/>
            <w:noProof/>
          </w:rPr>
          <w:t>6. ZAKLJUČAK</w:t>
        </w:r>
        <w:r w:rsidR="00231504">
          <w:rPr>
            <w:noProof/>
            <w:webHidden/>
          </w:rPr>
          <w:tab/>
        </w:r>
        <w:r w:rsidR="00231504">
          <w:rPr>
            <w:noProof/>
            <w:webHidden/>
          </w:rPr>
          <w:fldChar w:fldCharType="begin"/>
        </w:r>
        <w:r w:rsidR="00231504">
          <w:rPr>
            <w:noProof/>
            <w:webHidden/>
          </w:rPr>
          <w:instrText xml:space="preserve"> PAGEREF _Toc112653946 \h </w:instrText>
        </w:r>
        <w:r w:rsidR="00231504">
          <w:rPr>
            <w:noProof/>
            <w:webHidden/>
          </w:rPr>
        </w:r>
        <w:r w:rsidR="00231504">
          <w:rPr>
            <w:noProof/>
            <w:webHidden/>
          </w:rPr>
          <w:fldChar w:fldCharType="separate"/>
        </w:r>
        <w:r w:rsidR="00231504">
          <w:rPr>
            <w:noProof/>
            <w:webHidden/>
          </w:rPr>
          <w:t>45</w:t>
        </w:r>
        <w:r w:rsidR="00231504">
          <w:rPr>
            <w:noProof/>
            <w:webHidden/>
          </w:rPr>
          <w:fldChar w:fldCharType="end"/>
        </w:r>
      </w:hyperlink>
    </w:p>
    <w:p w14:paraId="0CDB25B1" w14:textId="68DFFFE4"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47" w:history="1">
        <w:r w:rsidR="00231504" w:rsidRPr="00E85160">
          <w:rPr>
            <w:rStyle w:val="Hyperlink"/>
            <w:noProof/>
          </w:rPr>
          <w:t>LITERATURA</w:t>
        </w:r>
        <w:r w:rsidR="00231504">
          <w:rPr>
            <w:noProof/>
            <w:webHidden/>
          </w:rPr>
          <w:tab/>
        </w:r>
        <w:r w:rsidR="00231504">
          <w:rPr>
            <w:noProof/>
            <w:webHidden/>
          </w:rPr>
          <w:fldChar w:fldCharType="begin"/>
        </w:r>
        <w:r w:rsidR="00231504">
          <w:rPr>
            <w:noProof/>
            <w:webHidden/>
          </w:rPr>
          <w:instrText xml:space="preserve"> PAGEREF _Toc112653947 \h </w:instrText>
        </w:r>
        <w:r w:rsidR="00231504">
          <w:rPr>
            <w:noProof/>
            <w:webHidden/>
          </w:rPr>
        </w:r>
        <w:r w:rsidR="00231504">
          <w:rPr>
            <w:noProof/>
            <w:webHidden/>
          </w:rPr>
          <w:fldChar w:fldCharType="separate"/>
        </w:r>
        <w:r w:rsidR="00231504">
          <w:rPr>
            <w:noProof/>
            <w:webHidden/>
          </w:rPr>
          <w:t>46</w:t>
        </w:r>
        <w:r w:rsidR="00231504">
          <w:rPr>
            <w:noProof/>
            <w:webHidden/>
          </w:rPr>
          <w:fldChar w:fldCharType="end"/>
        </w:r>
      </w:hyperlink>
    </w:p>
    <w:p w14:paraId="4E419F16" w14:textId="79468E58"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48" w:history="1">
        <w:r w:rsidR="00231504" w:rsidRPr="00E85160">
          <w:rPr>
            <w:rStyle w:val="Hyperlink"/>
            <w:noProof/>
          </w:rPr>
          <w:t>SAŽETAK</w:t>
        </w:r>
        <w:r w:rsidR="00231504">
          <w:rPr>
            <w:noProof/>
            <w:webHidden/>
          </w:rPr>
          <w:tab/>
        </w:r>
        <w:r w:rsidR="00231504">
          <w:rPr>
            <w:noProof/>
            <w:webHidden/>
          </w:rPr>
          <w:fldChar w:fldCharType="begin"/>
        </w:r>
        <w:r w:rsidR="00231504">
          <w:rPr>
            <w:noProof/>
            <w:webHidden/>
          </w:rPr>
          <w:instrText xml:space="preserve"> PAGEREF _Toc112653948 \h </w:instrText>
        </w:r>
        <w:r w:rsidR="00231504">
          <w:rPr>
            <w:noProof/>
            <w:webHidden/>
          </w:rPr>
        </w:r>
        <w:r w:rsidR="00231504">
          <w:rPr>
            <w:noProof/>
            <w:webHidden/>
          </w:rPr>
          <w:fldChar w:fldCharType="separate"/>
        </w:r>
        <w:r w:rsidR="00231504">
          <w:rPr>
            <w:noProof/>
            <w:webHidden/>
          </w:rPr>
          <w:t>47</w:t>
        </w:r>
        <w:r w:rsidR="00231504">
          <w:rPr>
            <w:noProof/>
            <w:webHidden/>
          </w:rPr>
          <w:fldChar w:fldCharType="end"/>
        </w:r>
      </w:hyperlink>
    </w:p>
    <w:p w14:paraId="4680FA24" w14:textId="7A65AE66"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49" w:history="1">
        <w:r w:rsidR="00231504" w:rsidRPr="00E85160">
          <w:rPr>
            <w:rStyle w:val="Hyperlink"/>
            <w:noProof/>
          </w:rPr>
          <w:t>ABSTRACT</w:t>
        </w:r>
        <w:r w:rsidR="00231504">
          <w:rPr>
            <w:noProof/>
            <w:webHidden/>
          </w:rPr>
          <w:tab/>
        </w:r>
        <w:r w:rsidR="00231504">
          <w:rPr>
            <w:noProof/>
            <w:webHidden/>
          </w:rPr>
          <w:fldChar w:fldCharType="begin"/>
        </w:r>
        <w:r w:rsidR="00231504">
          <w:rPr>
            <w:noProof/>
            <w:webHidden/>
          </w:rPr>
          <w:instrText xml:space="preserve"> PAGEREF _Toc112653949 \h </w:instrText>
        </w:r>
        <w:r w:rsidR="00231504">
          <w:rPr>
            <w:noProof/>
            <w:webHidden/>
          </w:rPr>
        </w:r>
        <w:r w:rsidR="00231504">
          <w:rPr>
            <w:noProof/>
            <w:webHidden/>
          </w:rPr>
          <w:fldChar w:fldCharType="separate"/>
        </w:r>
        <w:r w:rsidR="00231504">
          <w:rPr>
            <w:noProof/>
            <w:webHidden/>
          </w:rPr>
          <w:t>48</w:t>
        </w:r>
        <w:r w:rsidR="00231504">
          <w:rPr>
            <w:noProof/>
            <w:webHidden/>
          </w:rPr>
          <w:fldChar w:fldCharType="end"/>
        </w:r>
      </w:hyperlink>
    </w:p>
    <w:p w14:paraId="5D09072D" w14:textId="613DA896"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50" w:history="1">
        <w:r w:rsidR="00231504" w:rsidRPr="00E85160">
          <w:rPr>
            <w:rStyle w:val="Hyperlink"/>
            <w:noProof/>
          </w:rPr>
          <w:t>ŽIVOTOPIS</w:t>
        </w:r>
        <w:r w:rsidR="00231504">
          <w:rPr>
            <w:noProof/>
            <w:webHidden/>
          </w:rPr>
          <w:tab/>
        </w:r>
        <w:r w:rsidR="00231504">
          <w:rPr>
            <w:noProof/>
            <w:webHidden/>
          </w:rPr>
          <w:fldChar w:fldCharType="begin"/>
        </w:r>
        <w:r w:rsidR="00231504">
          <w:rPr>
            <w:noProof/>
            <w:webHidden/>
          </w:rPr>
          <w:instrText xml:space="preserve"> PAGEREF _Toc112653950 \h </w:instrText>
        </w:r>
        <w:r w:rsidR="00231504">
          <w:rPr>
            <w:noProof/>
            <w:webHidden/>
          </w:rPr>
        </w:r>
        <w:r w:rsidR="00231504">
          <w:rPr>
            <w:noProof/>
            <w:webHidden/>
          </w:rPr>
          <w:fldChar w:fldCharType="separate"/>
        </w:r>
        <w:r w:rsidR="00231504">
          <w:rPr>
            <w:noProof/>
            <w:webHidden/>
          </w:rPr>
          <w:t>49</w:t>
        </w:r>
        <w:r w:rsidR="00231504">
          <w:rPr>
            <w:noProof/>
            <w:webHidden/>
          </w:rPr>
          <w:fldChar w:fldCharType="end"/>
        </w:r>
      </w:hyperlink>
    </w:p>
    <w:p w14:paraId="3E6529DB" w14:textId="5F9A14B8" w:rsidR="00231504" w:rsidRDefault="007D08C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2653951" w:history="1">
        <w:r w:rsidR="00231504" w:rsidRPr="00E85160">
          <w:rPr>
            <w:rStyle w:val="Hyperlink"/>
            <w:noProof/>
          </w:rPr>
          <w:t>POPIS PRILOGA</w:t>
        </w:r>
        <w:r w:rsidR="00231504">
          <w:rPr>
            <w:noProof/>
            <w:webHidden/>
          </w:rPr>
          <w:tab/>
        </w:r>
        <w:r w:rsidR="00231504">
          <w:rPr>
            <w:noProof/>
            <w:webHidden/>
          </w:rPr>
          <w:fldChar w:fldCharType="begin"/>
        </w:r>
        <w:r w:rsidR="00231504">
          <w:rPr>
            <w:noProof/>
            <w:webHidden/>
          </w:rPr>
          <w:instrText xml:space="preserve"> PAGEREF _Toc112653951 \h </w:instrText>
        </w:r>
        <w:r w:rsidR="00231504">
          <w:rPr>
            <w:noProof/>
            <w:webHidden/>
          </w:rPr>
        </w:r>
        <w:r w:rsidR="00231504">
          <w:rPr>
            <w:noProof/>
            <w:webHidden/>
          </w:rPr>
          <w:fldChar w:fldCharType="separate"/>
        </w:r>
        <w:r w:rsidR="00231504">
          <w:rPr>
            <w:noProof/>
            <w:webHidden/>
          </w:rPr>
          <w:t>50</w:t>
        </w:r>
        <w:r w:rsidR="00231504">
          <w:rPr>
            <w:noProof/>
            <w:webHidden/>
          </w:rPr>
          <w:fldChar w:fldCharType="end"/>
        </w:r>
      </w:hyperlink>
    </w:p>
    <w:p w14:paraId="7399199F" w14:textId="4A038E99"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2653904"/>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112653905"/>
      <w:bookmarkStart w:id="2" w:name="_Toc78029"/>
      <w:r w:rsidRPr="00C30329">
        <w:lastRenderedPageBreak/>
        <w:t>Zadatak diplomskog rada</w:t>
      </w:r>
      <w:bookmarkEnd w:id="1"/>
      <w:r w:rsidRPr="00C30329">
        <w:t xml:space="preserve"> </w:t>
      </w:r>
      <w:bookmarkEnd w:id="2"/>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5EF42836" w:rsidR="00C871B9" w:rsidRPr="00C30329" w:rsidRDefault="00267C6A" w:rsidP="00C871B9">
      <w:pPr>
        <w:pStyle w:val="Heading1"/>
      </w:pPr>
      <w:bookmarkStart w:id="3" w:name="_Toc112653906"/>
      <w:r>
        <w:lastRenderedPageBreak/>
        <w:t>PRIKAZ STANJA U PODRUČJU I IZAZOVI U RAZVOJU MOBILNIH APLIKACIJA</w:t>
      </w:r>
      <w:bookmarkEnd w:id="3"/>
    </w:p>
    <w:p w14:paraId="779A54C7" w14:textId="1EC3EEC5" w:rsidR="00C871B9" w:rsidRPr="00C30329" w:rsidRDefault="00FC2E42" w:rsidP="00C871B9">
      <w:pPr>
        <w:pStyle w:val="Heading2"/>
      </w:pPr>
      <w:bookmarkStart w:id="4" w:name="_Toc112653907"/>
      <w:r w:rsidRPr="00C30329">
        <w:t>Izazovi u razvoju</w:t>
      </w:r>
      <w:r w:rsidR="00224C5E">
        <w:t xml:space="preserve"> mobilnih</w:t>
      </w:r>
      <w:r w:rsidRPr="00C30329">
        <w:t xml:space="preserve"> aplikacije</w:t>
      </w:r>
      <w:bookmarkEnd w:id="4"/>
    </w:p>
    <w:p w14:paraId="54623A3A" w14:textId="32E53068"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w:t>
      </w:r>
      <w:proofErr w:type="spellStart"/>
      <w:r>
        <w:t>Zahjtevi</w:t>
      </w:r>
      <w:proofErr w:type="spellEnd"/>
      <w:r>
        <w:t xml:space="preserve">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lako ne mož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w:t>
      </w:r>
      <w:r w:rsidR="00A915D7">
        <w:t xml:space="preserve"> </w:t>
      </w:r>
      <w:r w:rsidR="00215C11">
        <w:t xml:space="preserve">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w:t>
      </w:r>
      <w:r w:rsidR="00A915D7">
        <w:t xml:space="preserve">Korisniku je više bitno korisničko iskustvo te problem koji </w:t>
      </w:r>
      <w:proofErr w:type="spellStart"/>
      <w:r w:rsidR="00A915D7">
        <w:t>riješava</w:t>
      </w:r>
      <w:proofErr w:type="spellEnd"/>
      <w:r w:rsidR="00A915D7">
        <w:t xml:space="preserve"> </w:t>
      </w:r>
      <w:r w:rsidR="00A915D7">
        <w:lastRenderedPageBreak/>
        <w:t xml:space="preserve">aplikacija nego kako je ona napravljena [02]. </w:t>
      </w:r>
      <w:r w:rsidR="00215C11">
        <w:t xml:space="preserve">Također, razvoj </w:t>
      </w:r>
      <w:proofErr w:type="spellStart"/>
      <w:r w:rsidR="00215C11">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5" w:name="_Toc112653908"/>
      <w:r w:rsidRPr="00C30329">
        <w:t>Trenutno stanje razvoja mobilnih aplikacija</w:t>
      </w:r>
      <w:bookmarkEnd w:id="5"/>
    </w:p>
    <w:p w14:paraId="6BC8DEE1" w14:textId="2B16016A" w:rsidR="00FC2E42" w:rsidRDefault="00BB1067" w:rsidP="00FC2E42">
      <w:pPr>
        <w:rPr>
          <w:color w:val="FF0000"/>
        </w:rPr>
      </w:pPr>
      <w:r>
        <w:t xml:space="preserve">Mobilne </w:t>
      </w:r>
      <w:r w:rsidR="00256014">
        <w:t>aplikacije se razvijaju konstanto i potrebna je stalna inovacija, novi pristupi pri izradi te bolja kvaliteta krajnjih proizvoda.</w:t>
      </w:r>
      <w:r>
        <w:t xml:space="preserve"> </w:t>
      </w:r>
      <w:r w:rsidR="00240885">
        <w:t>Vrijeme provedeno na aplikacijama na mobilnim uređajima raste iz godine u godinu. Primijećen je stalni porast objavljivanja aplikacija na trgovinama, tako u 2021. godini je objavljeno preko 2 milijuna aplikacija</w:t>
      </w:r>
      <w:r w:rsidR="000A6AE1">
        <w:t xml:space="preserve"> [</w:t>
      </w:r>
      <w:r w:rsidR="00CD1371">
        <w:t>1</w:t>
      </w:r>
      <w:r w:rsidR="000A6AE1">
        <w:t xml:space="preserve">, </w:t>
      </w:r>
      <w:hyperlink r:id="rId8" w:history="1">
        <w:r w:rsidR="000A6AE1" w:rsidRPr="005B6141">
          <w:rPr>
            <w:rStyle w:val="Hyperlink"/>
          </w:rPr>
          <w:t>https://www.blog.udonis.co/mobile-marketing/mobile-apps/mobile-app-market-forecast</w:t>
        </w:r>
      </w:hyperlink>
      <w:r w:rsidR="000A6AE1">
        <w:t xml:space="preserve">].  Također, novac utrošen </w:t>
      </w:r>
      <w:r w:rsidR="00224C5E">
        <w:t>od strane korisnika za korištenje</w:t>
      </w:r>
      <w:r w:rsidR="000A6AE1">
        <w:t xml:space="preserve"> aplikacije je također tokom godina</w:t>
      </w:r>
      <w:r w:rsidR="00224C5E">
        <w:t xml:space="preserve"> sve veći</w:t>
      </w:r>
      <w:r w:rsidR="000A6AE1">
        <w:t xml:space="preserve">, </w:t>
      </w:r>
      <w:r w:rsidR="000A6AE1" w:rsidRPr="00224C5E">
        <w:rPr>
          <w:color w:val="FF0000"/>
        </w:rPr>
        <w:t xml:space="preserve">kao što je vidljivo </w:t>
      </w:r>
      <w:r w:rsidR="00224C5E" w:rsidRPr="00224C5E">
        <w:rPr>
          <w:color w:val="FF0000"/>
        </w:rPr>
        <w:t>na slici 2.1</w:t>
      </w:r>
      <w:r w:rsidR="000A6AE1" w:rsidRPr="00224C5E">
        <w:rPr>
          <w:color w:val="FF0000"/>
        </w:rPr>
        <w:t>.</w:t>
      </w:r>
    </w:p>
    <w:p w14:paraId="06410F03" w14:textId="08E98EDB" w:rsidR="00FE355F" w:rsidRDefault="00FE355F" w:rsidP="00FC2E42">
      <w:pPr>
        <w:rPr>
          <w:color w:val="FF0000"/>
        </w:rPr>
      </w:pPr>
    </w:p>
    <w:p w14:paraId="04536765" w14:textId="6AE2A2FE" w:rsidR="000A6AE1" w:rsidRPr="00FE355F" w:rsidRDefault="00FE355F" w:rsidP="00FC2E42">
      <w:pPr>
        <w:rPr>
          <w:color w:val="FF0000"/>
        </w:rPr>
      </w:pPr>
      <w:r>
        <w:rPr>
          <w:color w:val="FF0000"/>
        </w:rPr>
        <w:t>IZNIMNI SLUČAJ, slike</w:t>
      </w:r>
    </w:p>
    <w:p w14:paraId="6860D5F2" w14:textId="088B1573" w:rsidR="000A6AE1" w:rsidRDefault="000A6AE1" w:rsidP="000A6AE1">
      <w:pPr>
        <w:jc w:val="center"/>
      </w:pPr>
      <w:r>
        <w:rPr>
          <w:noProof/>
        </w:rPr>
        <w:drawing>
          <wp:inline distT="0" distB="0" distL="0" distR="0" wp14:anchorId="060161CE" wp14:editId="605A7017">
            <wp:extent cx="4356891" cy="3274422"/>
            <wp:effectExtent l="0" t="0" r="0" b="254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3268" cy="3286730"/>
                    </a:xfrm>
                    <a:prstGeom prst="rect">
                      <a:avLst/>
                    </a:prstGeom>
                  </pic:spPr>
                </pic:pic>
              </a:graphicData>
            </a:graphic>
          </wp:inline>
        </w:drawing>
      </w:r>
    </w:p>
    <w:p w14:paraId="7524DF48" w14:textId="76BF0AC9" w:rsidR="000A6AE1" w:rsidRDefault="000A6AE1" w:rsidP="000A6AE1">
      <w:pPr>
        <w:pStyle w:val="Caption"/>
      </w:pPr>
      <w:r w:rsidRPr="00C30329">
        <w:t>Sl. 2.</w:t>
      </w:r>
      <w:r w:rsidR="007D08C7">
        <w:fldChar w:fldCharType="begin"/>
      </w:r>
      <w:r w:rsidR="007D08C7">
        <w:instrText xml:space="preserve"> SEQ Sl. \* ARABIC \s 1 </w:instrText>
      </w:r>
      <w:r w:rsidR="007D08C7">
        <w:fldChar w:fldCharType="separate"/>
      </w:r>
      <w:r w:rsidRPr="00C30329">
        <w:t>1</w:t>
      </w:r>
      <w:r w:rsidR="007D08C7">
        <w:fldChar w:fldCharType="end"/>
      </w:r>
      <w:r w:rsidRPr="00C30329">
        <w:t xml:space="preserve">. </w:t>
      </w:r>
      <w:r>
        <w:t>Broj aplikacija</w:t>
      </w:r>
      <w:r w:rsidR="00224C5E">
        <w:t xml:space="preserve"> (</w:t>
      </w:r>
      <w:r w:rsidRPr="00C30329">
        <w:t xml:space="preserve">izvor: </w:t>
      </w:r>
      <w:r w:rsidRPr="000A6AE1">
        <w:t>https://www.blog.udonis.co/mobile-marketing/mobile-apps/mobile-app-market-forecas</w:t>
      </w:r>
      <w:r w:rsidR="00224C5E">
        <w:t>)</w:t>
      </w:r>
    </w:p>
    <w:p w14:paraId="4768EDA9" w14:textId="77777777" w:rsidR="000A6AE1" w:rsidRPr="000A6AE1" w:rsidRDefault="000A6AE1" w:rsidP="000A6AE1"/>
    <w:p w14:paraId="5AC29040" w14:textId="77777777" w:rsidR="000A6AE1" w:rsidRPr="00C30329" w:rsidRDefault="000A6AE1" w:rsidP="00FC2E42"/>
    <w:p w14:paraId="49692852" w14:textId="02FBBB23" w:rsidR="00FC2E42" w:rsidRDefault="00CD1371" w:rsidP="00FC2E42">
      <w:r>
        <w:t xml:space="preserve">Broj skidanja aplikacija sa trgovina također raste, tako je do sada u prvoj četvrtini 2022. godine, ukupan broj skidanja dosegao iznos od 36.9 bilijuna. Ovo predstavlja povećanje za 1.4% na 2021. godinu.[2, </w:t>
      </w:r>
      <w:hyperlink r:id="rId10" w:anchor=":~:text=According%20to%20the%20report%2C%20total,increase%20compared%20to%20Q1%202021" w:history="1">
        <w:r w:rsidR="00BB1067" w:rsidRPr="005B6141">
          <w:rPr>
            <w:rStyle w:val="Hyperlink"/>
          </w:rPr>
          <w:t>https://www.visualcapitalist.com/top-downloaded-apps-2022/#:~:text=According%20to%20the%20report%2C%20total,increase%20compared%20to%20Q1%202021</w:t>
        </w:r>
      </w:hyperlink>
      <w:r>
        <w:t>]</w:t>
      </w:r>
      <w:r w:rsidR="00E86178">
        <w:t xml:space="preserve">. </w:t>
      </w:r>
    </w:p>
    <w:p w14:paraId="7A81FBEF" w14:textId="77777777" w:rsidR="000A6AE1" w:rsidRPr="00C30329" w:rsidRDefault="000A6AE1" w:rsidP="00FC2E42"/>
    <w:p w14:paraId="2112F702" w14:textId="701946C7" w:rsidR="00FC2E42" w:rsidRDefault="00FC2E42" w:rsidP="00FC2E42">
      <w:pPr>
        <w:pStyle w:val="Heading2"/>
      </w:pPr>
      <w:bookmarkStart w:id="6" w:name="_Toc112653909"/>
      <w:r w:rsidRPr="00C30329">
        <w:t>Primjeri aplikacija</w:t>
      </w:r>
      <w:bookmarkEnd w:id="6"/>
    </w:p>
    <w:p w14:paraId="76CAB0EC" w14:textId="74F20B8C" w:rsidR="00FC2E42" w:rsidRPr="00C30329" w:rsidRDefault="009970A6" w:rsidP="00FC2E42">
      <w:r>
        <w:t xml:space="preserve">Svake godine izlazi sve veći broj odlično napravljenih aplikacija. Dobar primjer aplikacije napravljene koristeći </w:t>
      </w:r>
      <w:proofErr w:type="spellStart"/>
      <w:r>
        <w:t>Flutter</w:t>
      </w:r>
      <w:proofErr w:type="spellEnd"/>
      <w:r>
        <w:t xml:space="preserve"> je Google </w:t>
      </w:r>
      <w:proofErr w:type="spellStart"/>
      <w:r>
        <w:t>Ads</w:t>
      </w:r>
      <w:proofErr w:type="spellEnd"/>
      <w:r>
        <w:t>.</w:t>
      </w:r>
      <w:r w:rsidR="00C61223">
        <w:t xml:space="preserve"> Google </w:t>
      </w:r>
      <w:proofErr w:type="spellStart"/>
      <w:r w:rsidR="00C61223">
        <w:t>Ads</w:t>
      </w:r>
      <w:proofErr w:type="spellEnd"/>
      <w:r w:rsidR="00C61223">
        <w:t xml:space="preserve"> pomaže pratiti korisničke kampanje oglašavanja preko Google korisničkog računa.</w:t>
      </w:r>
    </w:p>
    <w:p w14:paraId="5FCD82BA" w14:textId="4A3422E4" w:rsidR="00FC2E42" w:rsidRDefault="009970A6" w:rsidP="009970A6">
      <w:pPr>
        <w:jc w:val="center"/>
      </w:pPr>
      <w:r>
        <w:rPr>
          <w:noProof/>
        </w:rPr>
        <w:drawing>
          <wp:inline distT="0" distB="0" distL="0" distR="0" wp14:anchorId="3E4FA67C" wp14:editId="549757B5">
            <wp:extent cx="4022634" cy="3303562"/>
            <wp:effectExtent l="0" t="0" r="381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40346" cy="3318108"/>
                    </a:xfrm>
                    <a:prstGeom prst="rect">
                      <a:avLst/>
                    </a:prstGeom>
                  </pic:spPr>
                </pic:pic>
              </a:graphicData>
            </a:graphic>
          </wp:inline>
        </w:drawing>
      </w:r>
    </w:p>
    <w:p w14:paraId="4D2B737F" w14:textId="4CA4B0A3" w:rsidR="009970A6" w:rsidRPr="009970A6" w:rsidRDefault="009970A6" w:rsidP="009970A6">
      <w:pPr>
        <w:ind w:left="2836"/>
        <w:rPr>
          <w:sz w:val="20"/>
          <w:szCs w:val="20"/>
        </w:rPr>
      </w:pPr>
      <w:r>
        <w:rPr>
          <w:sz w:val="20"/>
          <w:szCs w:val="20"/>
        </w:rPr>
        <w:t xml:space="preserve"> </w:t>
      </w:r>
      <w:r w:rsidRPr="009970A6">
        <w:rPr>
          <w:sz w:val="20"/>
          <w:szCs w:val="20"/>
        </w:rPr>
        <w:t xml:space="preserve">Sl. 2.2. Google </w:t>
      </w:r>
      <w:proofErr w:type="spellStart"/>
      <w:r w:rsidRPr="009970A6">
        <w:rPr>
          <w:sz w:val="20"/>
          <w:szCs w:val="20"/>
        </w:rPr>
        <w:t>Ads</w:t>
      </w:r>
      <w:proofErr w:type="spellEnd"/>
      <w:r w:rsidRPr="009970A6">
        <w:rPr>
          <w:sz w:val="20"/>
          <w:szCs w:val="20"/>
        </w:rPr>
        <w:t xml:space="preserve"> aplikacija</w:t>
      </w:r>
    </w:p>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2C5D9EA8" w:rsidR="00FC2E42" w:rsidRPr="00C30329" w:rsidRDefault="00C61223" w:rsidP="00FC2E42">
      <w:proofErr w:type="spellStart"/>
      <w:r>
        <w:lastRenderedPageBreak/>
        <w:t>Reflectly</w:t>
      </w:r>
      <w:proofErr w:type="spellEnd"/>
      <w:r>
        <w:t xml:space="preserve"> je još jedan primjer dobre aplikacije. Sa visokom ocjenom od 4.6 na Apple Store trgovini, ova aplikacija napravljena koristeći </w:t>
      </w:r>
      <w:proofErr w:type="spellStart"/>
      <w:r>
        <w:t>Flutter</w:t>
      </w:r>
      <w:proofErr w:type="spellEnd"/>
      <w:r>
        <w:t xml:space="preserve"> služi za pisanje nota, kratkih poruka </w:t>
      </w:r>
      <w:r w:rsidR="00134FB8">
        <w:t>te pruža korisniku priliku da podijeli kako se trenutno osjeća.</w:t>
      </w:r>
    </w:p>
    <w:p w14:paraId="2BD1FC6C" w14:textId="2BE1819E" w:rsidR="00FC2E42" w:rsidRDefault="00C61223" w:rsidP="00134FB8">
      <w:pPr>
        <w:jc w:val="center"/>
      </w:pPr>
      <w:r>
        <w:rPr>
          <w:noProof/>
        </w:rPr>
        <w:drawing>
          <wp:inline distT="0" distB="0" distL="0" distR="0" wp14:anchorId="55688F34" wp14:editId="4BBA87C8">
            <wp:extent cx="2964210" cy="3004457"/>
            <wp:effectExtent l="0" t="0" r="0" b="571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3428" cy="3054344"/>
                    </a:xfrm>
                    <a:prstGeom prst="rect">
                      <a:avLst/>
                    </a:prstGeom>
                  </pic:spPr>
                </pic:pic>
              </a:graphicData>
            </a:graphic>
          </wp:inline>
        </w:drawing>
      </w:r>
    </w:p>
    <w:p w14:paraId="74CB6ADC" w14:textId="4613FF7F" w:rsidR="008D79A6" w:rsidRPr="00FE355F" w:rsidRDefault="00FE355F" w:rsidP="00FE355F">
      <w:pPr>
        <w:rPr>
          <w:color w:val="FF0000"/>
          <w:sz w:val="20"/>
          <w:szCs w:val="20"/>
        </w:rPr>
      </w:pPr>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134FB8" w:rsidRPr="009970A6">
        <w:rPr>
          <w:sz w:val="20"/>
          <w:szCs w:val="20"/>
        </w:rPr>
        <w:t>Sl. 2.</w:t>
      </w:r>
      <w:r w:rsidR="00267C6A">
        <w:rPr>
          <w:sz w:val="20"/>
          <w:szCs w:val="20"/>
        </w:rPr>
        <w:t>3</w:t>
      </w:r>
      <w:r w:rsidR="00134FB8" w:rsidRPr="009970A6">
        <w:rPr>
          <w:sz w:val="20"/>
          <w:szCs w:val="20"/>
        </w:rPr>
        <w:t xml:space="preserve">. </w:t>
      </w:r>
      <w:r w:rsidRPr="00FE355F">
        <w:rPr>
          <w:color w:val="FF0000"/>
          <w:sz w:val="20"/>
          <w:szCs w:val="20"/>
        </w:rPr>
        <w:t xml:space="preserve">Aplikacija </w:t>
      </w:r>
      <w:proofErr w:type="spellStart"/>
      <w:r w:rsidR="00134FB8" w:rsidRPr="00FE355F">
        <w:rPr>
          <w:color w:val="FF0000"/>
          <w:sz w:val="20"/>
          <w:szCs w:val="20"/>
        </w:rPr>
        <w:t>Reflectly</w:t>
      </w:r>
      <w:proofErr w:type="spellEnd"/>
    </w:p>
    <w:p w14:paraId="7EA16FBD" w14:textId="77777777" w:rsidR="008D79A6" w:rsidRDefault="008D79A6" w:rsidP="008D79A6">
      <w:pPr>
        <w:ind w:left="2836"/>
        <w:rPr>
          <w:sz w:val="20"/>
          <w:szCs w:val="20"/>
        </w:rPr>
      </w:pPr>
    </w:p>
    <w:p w14:paraId="121C80DE" w14:textId="69079F76" w:rsidR="008D79A6" w:rsidRPr="00C30329" w:rsidRDefault="008D79A6" w:rsidP="008D79A6">
      <w:proofErr w:type="spellStart"/>
      <w:r>
        <w:t>Weather</w:t>
      </w:r>
      <w:proofErr w:type="spellEnd"/>
      <w:r>
        <w:t xml:space="preserve"> </w:t>
      </w:r>
      <w:proofErr w:type="spellStart"/>
      <w:r>
        <w:t>apliakcija</w:t>
      </w:r>
      <w:proofErr w:type="spellEnd"/>
      <w:r>
        <w:t xml:space="preserve"> od Apple firme u svojem novijem izdanju koristi </w:t>
      </w:r>
      <w:proofErr w:type="spellStart"/>
      <w:r>
        <w:t>SwiftUI</w:t>
      </w:r>
      <w:proofErr w:type="spellEnd"/>
      <w:r>
        <w:t xml:space="preserve"> pri izgradi </w:t>
      </w:r>
      <w:proofErr w:type="spellStart"/>
      <w:r>
        <w:t>koriničkog</w:t>
      </w:r>
      <w:proofErr w:type="spellEnd"/>
      <w:r>
        <w:t xml:space="preserve"> sučelja. </w:t>
      </w:r>
      <w:proofErr w:type="spellStart"/>
      <w:r>
        <w:t>Weather</w:t>
      </w:r>
      <w:proofErr w:type="spellEnd"/>
      <w:r>
        <w:t xml:space="preserve"> aplikacija </w:t>
      </w:r>
      <w:r w:rsidR="00267C6A">
        <w:t xml:space="preserve">ma </w:t>
      </w:r>
      <w:proofErr w:type="spellStart"/>
      <w:r w:rsidR="00267C6A">
        <w:t>ocijenu</w:t>
      </w:r>
      <w:proofErr w:type="spellEnd"/>
      <w:r w:rsidR="00267C6A">
        <w:t xml:space="preserve"> 3.2 na App Store trgovini te preko četiri tisuće recenzija.</w:t>
      </w:r>
    </w:p>
    <w:p w14:paraId="4DECD7B8" w14:textId="77777777" w:rsidR="008D79A6" w:rsidRPr="009970A6" w:rsidRDefault="008D79A6" w:rsidP="008D79A6">
      <w:pPr>
        <w:rPr>
          <w:sz w:val="20"/>
          <w:szCs w:val="20"/>
        </w:rPr>
      </w:pPr>
    </w:p>
    <w:p w14:paraId="05365E06" w14:textId="3C34FD90" w:rsidR="00134FB8" w:rsidRDefault="008D79A6" w:rsidP="00267C6A">
      <w:pPr>
        <w:jc w:val="center"/>
      </w:pPr>
      <w:r>
        <w:rPr>
          <w:noProof/>
        </w:rPr>
        <w:drawing>
          <wp:inline distT="0" distB="0" distL="0" distR="0" wp14:anchorId="7B95E1C7" wp14:editId="7E91865F">
            <wp:extent cx="3020473" cy="3117668"/>
            <wp:effectExtent l="0" t="0" r="254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2213" cy="3140107"/>
                    </a:xfrm>
                    <a:prstGeom prst="rect">
                      <a:avLst/>
                    </a:prstGeom>
                  </pic:spPr>
                </pic:pic>
              </a:graphicData>
            </a:graphic>
          </wp:inline>
        </w:drawing>
      </w:r>
    </w:p>
    <w:p w14:paraId="3A97017A" w14:textId="11D07B4B" w:rsidR="00267C6A" w:rsidRDefault="00267C6A" w:rsidP="00267C6A">
      <w:pPr>
        <w:ind w:left="2836"/>
        <w:rPr>
          <w:sz w:val="20"/>
          <w:szCs w:val="20"/>
        </w:rPr>
      </w:pPr>
      <w:r w:rsidRPr="009970A6">
        <w:rPr>
          <w:sz w:val="20"/>
          <w:szCs w:val="20"/>
        </w:rPr>
        <w:lastRenderedPageBreak/>
        <w:t>Sl. 2.</w:t>
      </w:r>
      <w:r>
        <w:rPr>
          <w:sz w:val="20"/>
          <w:szCs w:val="20"/>
        </w:rPr>
        <w:t>4</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p w14:paraId="57F05919" w14:textId="77777777" w:rsidR="00267C6A" w:rsidRPr="00C30329" w:rsidRDefault="00267C6A" w:rsidP="00FC2E42"/>
    <w:p w14:paraId="60316C2D" w14:textId="05276114" w:rsidR="00FC2E42" w:rsidRPr="00C30329" w:rsidRDefault="006767B1" w:rsidP="00FC2E42">
      <w:r>
        <w:t xml:space="preserve">Corona Virus </w:t>
      </w:r>
      <w:proofErr w:type="spellStart"/>
      <w:r>
        <w:t>Stats</w:t>
      </w:r>
      <w:proofErr w:type="spellEnd"/>
      <w:r>
        <w:t xml:space="preserve"> &amp; </w:t>
      </w:r>
      <w:proofErr w:type="spellStart"/>
      <w:r>
        <w:t>Advices</w:t>
      </w:r>
      <w:proofErr w:type="spellEnd"/>
      <w:r>
        <w:t xml:space="preserve"> App je aplikacija</w:t>
      </w:r>
      <w:r w:rsidR="00267C6A">
        <w:t xml:space="preserve"> te </w:t>
      </w:r>
      <w:r>
        <w:t>za praćenje najnovijih podataka o statusu trenutne pandemije. Osim statistika, pruža korisniku korisne savijete o tome kako zaštiti svoje zdravlje.</w:t>
      </w:r>
      <w:r w:rsidR="00267C6A">
        <w:t xml:space="preserve"> Napravljena koristeći </w:t>
      </w:r>
      <w:proofErr w:type="spellStart"/>
      <w:r w:rsidR="00267C6A">
        <w:t>SwiftUI</w:t>
      </w:r>
      <w:proofErr w:type="spellEnd"/>
      <w:r w:rsidR="00267C6A">
        <w:t>.</w:t>
      </w:r>
    </w:p>
    <w:p w14:paraId="73D5A9E1" w14:textId="27573B01" w:rsidR="00FC2E42" w:rsidRDefault="006767B1" w:rsidP="00267C6A">
      <w:pPr>
        <w:jc w:val="center"/>
      </w:pPr>
      <w:r>
        <w:rPr>
          <w:noProof/>
        </w:rPr>
        <w:drawing>
          <wp:inline distT="0" distB="0" distL="0" distR="0" wp14:anchorId="00BC25B4" wp14:editId="37FE73D0">
            <wp:extent cx="3205843" cy="3493839"/>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3870" cy="3513485"/>
                    </a:xfrm>
                    <a:prstGeom prst="rect">
                      <a:avLst/>
                    </a:prstGeom>
                  </pic:spPr>
                </pic:pic>
              </a:graphicData>
            </a:graphic>
          </wp:inline>
        </w:drawing>
      </w:r>
    </w:p>
    <w:p w14:paraId="29A968C8" w14:textId="3445F014" w:rsidR="00267C6A" w:rsidRDefault="00267C6A" w:rsidP="00267C6A">
      <w:pPr>
        <w:ind w:left="2836"/>
        <w:rPr>
          <w:sz w:val="20"/>
          <w:szCs w:val="20"/>
        </w:rPr>
      </w:pPr>
      <w:bookmarkStart w:id="7" w:name="OLE_LINK59"/>
      <w:bookmarkStart w:id="8" w:name="OLE_LINK60"/>
      <w:r w:rsidRPr="009970A6">
        <w:rPr>
          <w:sz w:val="20"/>
          <w:szCs w:val="20"/>
        </w:rPr>
        <w:t>Sl. 2.</w:t>
      </w:r>
      <w:r>
        <w:rPr>
          <w:sz w:val="20"/>
          <w:szCs w:val="20"/>
        </w:rPr>
        <w:t>5</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bookmarkEnd w:id="7"/>
    <w:bookmarkEnd w:id="8"/>
    <w:p w14:paraId="587F6097" w14:textId="77777777" w:rsidR="00267C6A" w:rsidRPr="00C30329" w:rsidRDefault="00267C6A" w:rsidP="00FC2E42"/>
    <w:p w14:paraId="3030AE70" w14:textId="56A0DB26" w:rsidR="00FC2E42" w:rsidRPr="00C30329" w:rsidRDefault="00FC2E42" w:rsidP="00FC2E42"/>
    <w:p w14:paraId="74042030" w14:textId="77777777" w:rsidR="00FC2E42" w:rsidRPr="00C30329" w:rsidRDefault="00FC2E42" w:rsidP="00FC2E42"/>
    <w:p w14:paraId="7BD1EA61" w14:textId="57B7927B" w:rsidR="00FC2E42" w:rsidRDefault="00FC2E42" w:rsidP="00FC2E42"/>
    <w:p w14:paraId="387B63FB" w14:textId="15F5879D" w:rsidR="00267C6A" w:rsidRDefault="00267C6A" w:rsidP="00FC2E42"/>
    <w:p w14:paraId="07605CD1" w14:textId="220B5E39" w:rsidR="00267C6A" w:rsidRDefault="00267C6A" w:rsidP="00FC2E42"/>
    <w:p w14:paraId="292A6768" w14:textId="16D4613D" w:rsidR="00267C6A" w:rsidRDefault="00267C6A" w:rsidP="00FC2E42"/>
    <w:p w14:paraId="6CA32EEF" w14:textId="0979D1D4" w:rsidR="00267C6A" w:rsidRDefault="00267C6A" w:rsidP="00FC2E42"/>
    <w:p w14:paraId="2173712F" w14:textId="361386B2" w:rsidR="00267C6A" w:rsidRDefault="00267C6A" w:rsidP="00FC2E42"/>
    <w:p w14:paraId="26231A21" w14:textId="77777777" w:rsidR="00267C6A" w:rsidRPr="00C30329" w:rsidRDefault="00267C6A" w:rsidP="00FC2E42"/>
    <w:p w14:paraId="3258E2D1" w14:textId="4462BEC1" w:rsidR="00512ADA" w:rsidRPr="00C30329" w:rsidRDefault="003E6F04" w:rsidP="00512ADA">
      <w:pPr>
        <w:pStyle w:val="Heading1"/>
      </w:pPr>
      <w:bookmarkStart w:id="9" w:name="_Toc112653910"/>
      <w:r>
        <w:t>MODEL I GRAĐA MOBILNE APLIKACIJE</w:t>
      </w:r>
      <w:bookmarkEnd w:id="9"/>
    </w:p>
    <w:p w14:paraId="33342E9D" w14:textId="2E0D0E64" w:rsidR="00512ADA" w:rsidRPr="00C30329" w:rsidRDefault="00512ADA" w:rsidP="00512ADA">
      <w:r w:rsidRPr="00C30329">
        <w:t xml:space="preserve">U ovom poglavlju </w:t>
      </w:r>
      <w:r w:rsidR="00063F1C">
        <w:t>su dani funkcijski i ne</w:t>
      </w:r>
      <w:r w:rsidR="00D2446C">
        <w:t xml:space="preserve"> </w:t>
      </w:r>
      <w:r w:rsidR="00063F1C">
        <w:t>funkcijski zahtjevu aplikacije, pregled izgleda aplikacije te opis alata korištenih za testiranje</w:t>
      </w:r>
      <w:r w:rsidRPr="00C30329">
        <w:t>.</w:t>
      </w:r>
    </w:p>
    <w:p w14:paraId="2367E811" w14:textId="072FB751" w:rsidR="00ED04EA" w:rsidRDefault="00FC2E42" w:rsidP="00ED04EA">
      <w:pPr>
        <w:pStyle w:val="Heading2"/>
      </w:pPr>
      <w:bookmarkStart w:id="10" w:name="_Toc112653911"/>
      <w:r w:rsidRPr="00C30329">
        <w:t xml:space="preserve">Funkcijski i </w:t>
      </w:r>
      <w:proofErr w:type="spellStart"/>
      <w:r w:rsidRPr="00C30329">
        <w:t>nefunkcijski</w:t>
      </w:r>
      <w:proofErr w:type="spellEnd"/>
      <w:r w:rsidRPr="00C30329">
        <w:t xml:space="preserve"> zahtjevi na aplikaciji</w:t>
      </w:r>
      <w:bookmarkEnd w:id="10"/>
    </w:p>
    <w:p w14:paraId="2304AEF0" w14:textId="728026DB" w:rsidR="00063F1C" w:rsidRPr="00063F1C" w:rsidRDefault="00063F1C" w:rsidP="00063F1C">
      <w:r>
        <w:t xml:space="preserve">Funkcijski zahtjevi mobilne aplikacije opisuju potrebne funkcionalnosti koje aplikacija treba implementirati te kakve radnje korisnik treba obaviti kako bi koristio aplikaciju. </w:t>
      </w:r>
      <w:proofErr w:type="spellStart"/>
      <w:r>
        <w:t>Nefunkcijski</w:t>
      </w:r>
      <w:proofErr w:type="spellEnd"/>
      <w:r>
        <w:t xml:space="preserve"> </w:t>
      </w:r>
      <w:proofErr w:type="spellStart"/>
      <w:r>
        <w:t>zahtijevu</w:t>
      </w:r>
      <w:proofErr w:type="spellEnd"/>
      <w:r>
        <w:t xml:space="preserve"> na aplikaciju opisuju</w:t>
      </w:r>
      <w:r w:rsidR="00196184">
        <w:t xml:space="preserve"> kakva </w:t>
      </w:r>
      <w:proofErr w:type="spellStart"/>
      <w:r w:rsidR="00196184">
        <w:t>svojsta</w:t>
      </w:r>
      <w:proofErr w:type="spellEnd"/>
      <w:r w:rsidR="00196184">
        <w:t xml:space="preserve"> rješenja za implementiranje aplikacije imaju, kako će aplikacija raditi i zašto.</w:t>
      </w:r>
      <w:r>
        <w:t xml:space="preserve"> [0, </w:t>
      </w:r>
      <w:hyperlink r:id="rId15" w:history="1">
        <w:r w:rsidRPr="00044425">
          <w:rPr>
            <w:rStyle w:val="Hyperlink"/>
          </w:rPr>
          <w:t>https://lvivity.com/functional-and-non-functional-requirements</w:t>
        </w:r>
      </w:hyperlink>
      <w:r>
        <w:t xml:space="preserve">]. </w:t>
      </w:r>
    </w:p>
    <w:p w14:paraId="237B3948" w14:textId="77777777" w:rsidR="00196184" w:rsidRDefault="00196184" w:rsidP="0054512C"/>
    <w:p w14:paraId="4F742FF5" w14:textId="395B85FB" w:rsidR="00196184" w:rsidRDefault="00196184" w:rsidP="00196184">
      <w:pPr>
        <w:pStyle w:val="Heading3"/>
      </w:pPr>
      <w:bookmarkStart w:id="11" w:name="_Toc112653912"/>
      <w:r>
        <w:t>Funkcijski zahtjevi</w:t>
      </w:r>
      <w:bookmarkEnd w:id="11"/>
    </w:p>
    <w:p w14:paraId="4F067348" w14:textId="786C12B5" w:rsidR="00D2446C" w:rsidRDefault="00196184" w:rsidP="00557A7E">
      <w:r>
        <w:t xml:space="preserve">Funkcijski </w:t>
      </w:r>
      <w:proofErr w:type="spellStart"/>
      <w:r>
        <w:t>zahtijevi</w:t>
      </w:r>
      <w:proofErr w:type="spellEnd"/>
      <w:r>
        <w:t xml:space="preserve"> uključuju </w:t>
      </w:r>
      <w:proofErr w:type="spellStart"/>
      <w:r>
        <w:t>uključuju</w:t>
      </w:r>
      <w:proofErr w:type="spellEnd"/>
      <w:r>
        <w:t xml:space="preserve"> </w:t>
      </w:r>
      <w:proofErr w:type="spellStart"/>
      <w:r>
        <w:t>zahtijeve</w:t>
      </w:r>
      <w:proofErr w:type="spellEnd"/>
      <w:r>
        <w:t xml:space="preserve"> biznis logike unutar aplikacije, korisničke </w:t>
      </w:r>
      <w:proofErr w:type="spellStart"/>
      <w:r>
        <w:t>zahtijeve</w:t>
      </w:r>
      <w:proofErr w:type="spellEnd"/>
      <w:r>
        <w:t xml:space="preserve">, administrativne </w:t>
      </w:r>
      <w:proofErr w:type="spellStart"/>
      <w:r>
        <w:t>zahtijeve</w:t>
      </w:r>
      <w:proofErr w:type="spellEnd"/>
      <w:r>
        <w:t xml:space="preserve">, </w:t>
      </w:r>
      <w:proofErr w:type="spellStart"/>
      <w:r>
        <w:t>zahtijeve</w:t>
      </w:r>
      <w:proofErr w:type="spellEnd"/>
      <w:r>
        <w:t xml:space="preserve"> pri autorizaciji korisnika, vanjske </w:t>
      </w:r>
      <w:proofErr w:type="spellStart"/>
      <w:r>
        <w:t>zahtijeve</w:t>
      </w:r>
      <w:proofErr w:type="spellEnd"/>
      <w:r>
        <w:t xml:space="preserve"> aplikacije i slično. </w:t>
      </w:r>
      <w:r w:rsidR="00557A7E">
        <w:t xml:space="preserve">Funkcijski </w:t>
      </w:r>
      <w:proofErr w:type="spellStart"/>
      <w:r w:rsidR="00557A7E">
        <w:t>zahtijevu</w:t>
      </w:r>
      <w:proofErr w:type="spellEnd"/>
      <w:r w:rsidR="00557A7E">
        <w:t xml:space="preserve"> se dijele na slučajeve upotrebe, pri čemu se svaki slučaj dijeli na sudionike, funkcionalnost i cilj slučaja.</w:t>
      </w:r>
      <w:r>
        <w:t xml:space="preserve"> [0, </w:t>
      </w:r>
      <w:hyperlink r:id="rId16" w:history="1">
        <w:r w:rsidRPr="00044425">
          <w:rPr>
            <w:rStyle w:val="Hyperlink"/>
          </w:rPr>
          <w:t>https://theappsolutions.com/blog/development/functional-vs-non-functional-requirements/</w:t>
        </w:r>
      </w:hyperlink>
      <w:r>
        <w:t xml:space="preserve">]. </w:t>
      </w:r>
      <w:r w:rsidR="00557A7E">
        <w:t xml:space="preserve"> Primjeri čestih funkcijski zahtijeva mobilnih aplikacija su prijava i odjava korisnika iz aplikacije, uvid u stati</w:t>
      </w:r>
      <w:r w:rsidR="004D4F54">
        <w:t>stiku korištenja aplikacije i grešaka,</w:t>
      </w:r>
      <w:r w:rsidR="00D2446C">
        <w:t xml:space="preserve"> listanje kroz brojne elemente na prikazu,</w:t>
      </w:r>
      <w:r w:rsidR="004D4F54">
        <w:t xml:space="preserve"> plaćanje putem interneta i virtualne košarice, navigacija, prikaz slika, </w:t>
      </w:r>
      <w:r w:rsidR="006B42B0">
        <w:t xml:space="preserve">lokalno spremanje podataka, rad sa formama i slično [0, </w:t>
      </w:r>
      <w:hyperlink r:id="rId17" w:history="1">
        <w:r w:rsidR="006B42B0" w:rsidRPr="00044425">
          <w:rPr>
            <w:rStyle w:val="Hyperlink"/>
          </w:rPr>
          <w:t>https://clearbridgemobile.com/how-to-build-a-mobile-app-requirements-document/</w:t>
        </w:r>
      </w:hyperlink>
      <w:r w:rsidR="006B42B0">
        <w:t>].</w:t>
      </w:r>
    </w:p>
    <w:p w14:paraId="6516AFCC" w14:textId="77777777" w:rsidR="004A3963" w:rsidRDefault="004A3963" w:rsidP="00557A7E"/>
    <w:p w14:paraId="0397B36C" w14:textId="731BBDBE" w:rsidR="006B42B0" w:rsidRDefault="006B42B0" w:rsidP="006B42B0">
      <w:r>
        <w:t>Uzimajući u obzir najčešće funkcijske zahtjeve, implementirana aplikacija treba sadržavati:</w:t>
      </w:r>
    </w:p>
    <w:p w14:paraId="5475DD35" w14:textId="2FA42B64" w:rsidR="006B42B0" w:rsidRDefault="006B42B0" w:rsidP="006B42B0">
      <w:pPr>
        <w:pStyle w:val="ListParagraph"/>
        <w:numPr>
          <w:ilvl w:val="0"/>
          <w:numId w:val="46"/>
        </w:numPr>
      </w:pPr>
      <w:r>
        <w:t xml:space="preserve">Korisnik </w:t>
      </w:r>
      <w:r w:rsidR="00D2446C">
        <w:t xml:space="preserve">ima pregled kvalitetnih slika pomoću liste </w:t>
      </w:r>
      <w:r>
        <w:t>može te listati kroz listu slika kako bi mogao odabrati sliku koja mu se sviđa</w:t>
      </w:r>
      <w:r w:rsidR="00D2446C">
        <w:t>.</w:t>
      </w:r>
    </w:p>
    <w:p w14:paraId="289CD9A3" w14:textId="03F33195" w:rsidR="006B42B0" w:rsidRDefault="006B42B0" w:rsidP="006B42B0">
      <w:pPr>
        <w:pStyle w:val="ListParagraph"/>
        <w:numPr>
          <w:ilvl w:val="0"/>
          <w:numId w:val="46"/>
        </w:numPr>
      </w:pPr>
      <w:r>
        <w:t xml:space="preserve">Korisnik </w:t>
      </w:r>
      <w:r w:rsidR="00D2446C">
        <w:t xml:space="preserve">može, klikom na sliku, </w:t>
      </w:r>
      <w:proofErr w:type="spellStart"/>
      <w:r w:rsidR="00D2446C">
        <w:t>navigirati</w:t>
      </w:r>
      <w:proofErr w:type="spellEnd"/>
      <w:r w:rsidR="00D2446C">
        <w:t xml:space="preserve"> na prikaz detalja slike te vidjeti nešto više o slici.</w:t>
      </w:r>
    </w:p>
    <w:p w14:paraId="23C1D1AF" w14:textId="68C1FB5C" w:rsidR="00D2446C" w:rsidRDefault="00D2446C" w:rsidP="006B42B0">
      <w:pPr>
        <w:pStyle w:val="ListParagraph"/>
        <w:numPr>
          <w:ilvl w:val="0"/>
          <w:numId w:val="46"/>
        </w:numPr>
      </w:pPr>
      <w:r>
        <w:t xml:space="preserve">Korisnik može primijeniti filter </w:t>
      </w:r>
      <w:proofErr w:type="spellStart"/>
      <w:r>
        <w:t>izoštrenja</w:t>
      </w:r>
      <w:proofErr w:type="spellEnd"/>
      <w:r>
        <w:t xml:space="preserve"> na slici, kako bi promijenio sliku prema želji.</w:t>
      </w:r>
    </w:p>
    <w:p w14:paraId="17465B6A" w14:textId="759E1FA9" w:rsidR="004A3963" w:rsidRDefault="00D2446C" w:rsidP="004A3963">
      <w:pPr>
        <w:pStyle w:val="ListParagraph"/>
        <w:numPr>
          <w:ilvl w:val="0"/>
          <w:numId w:val="46"/>
        </w:numPr>
      </w:pPr>
      <w:r>
        <w:t>Korisnik može spremiti filtriranu sliku u galeriju na mobilnom uređaju, kako bi je sačuvao.</w:t>
      </w:r>
    </w:p>
    <w:p w14:paraId="4E31861D" w14:textId="77777777" w:rsidR="004A3963" w:rsidRDefault="004A3963" w:rsidP="004A3963"/>
    <w:p w14:paraId="11EF7EEE" w14:textId="12B03CDD" w:rsidR="00D2446C" w:rsidRDefault="00D2446C" w:rsidP="00D2446C">
      <w:pPr>
        <w:pStyle w:val="Heading3"/>
      </w:pPr>
      <w:bookmarkStart w:id="12" w:name="_Toc112653913"/>
      <w:proofErr w:type="spellStart"/>
      <w:r>
        <w:t>Nefunkcijski</w:t>
      </w:r>
      <w:proofErr w:type="spellEnd"/>
      <w:r>
        <w:t xml:space="preserve"> zahtjevi</w:t>
      </w:r>
      <w:bookmarkEnd w:id="12"/>
    </w:p>
    <w:p w14:paraId="6F9F1BCB" w14:textId="335E77E0" w:rsidR="00D2446C" w:rsidRDefault="004A3963" w:rsidP="00D2446C">
      <w:r>
        <w:t xml:space="preserve">Primjeri </w:t>
      </w:r>
      <w:proofErr w:type="spellStart"/>
      <w:r>
        <w:t>nefunkcijskih</w:t>
      </w:r>
      <w:proofErr w:type="spellEnd"/>
      <w:r w:rsidR="003A78B7">
        <w:t xml:space="preserve"> zahtjev</w:t>
      </w:r>
      <w:r>
        <w:t>a</w:t>
      </w:r>
      <w:r w:rsidR="003A78B7">
        <w:t xml:space="preserve"> mobilnih aplikacija uključuju performanse u pogledu vremena trajanja izvršenja nekog procesa, pokretanja aplikacije, korištenje memorije, veličina aplikacije i slično. Uključuju skalabilnost, kao mogućnost </w:t>
      </w:r>
      <w:r>
        <w:t xml:space="preserve">primanja više korisnika ili rada sa više podataka. Pouzdanost kao </w:t>
      </w:r>
      <w:proofErr w:type="spellStart"/>
      <w:r>
        <w:t>nefunkcijski</w:t>
      </w:r>
      <w:proofErr w:type="spellEnd"/>
      <w:r>
        <w:t xml:space="preserve"> zahtjev zahtijeva da sa svakim korištenjem aplikacije se dobije isti rezultat pri određenim radnjama. </w:t>
      </w:r>
      <w:proofErr w:type="spellStart"/>
      <w:r>
        <w:t>Nefunkcijski</w:t>
      </w:r>
      <w:proofErr w:type="spellEnd"/>
      <w:r>
        <w:t xml:space="preserve"> </w:t>
      </w:r>
      <w:proofErr w:type="spellStart"/>
      <w:r>
        <w:t>zahjevi</w:t>
      </w:r>
      <w:proofErr w:type="spellEnd"/>
      <w:r>
        <w:t xml:space="preserve"> uključuje </w:t>
      </w:r>
      <w:proofErr w:type="spellStart"/>
      <w:r>
        <w:t>responzivnost</w:t>
      </w:r>
      <w:proofErr w:type="spellEnd"/>
      <w:r>
        <w:t xml:space="preserve">, što predstavlja povratne informacije korisniku te brzinu povratne informacije [0, </w:t>
      </w:r>
      <w:hyperlink r:id="rId18" w:history="1">
        <w:r w:rsidRPr="00044425">
          <w:rPr>
            <w:rStyle w:val="Hyperlink"/>
          </w:rPr>
          <w:t>https://clearbridgemobile.com/how-to-build-a-mobile-app-requirements-document/</w:t>
        </w:r>
      </w:hyperlink>
      <w:r>
        <w:t xml:space="preserve">]. </w:t>
      </w:r>
    </w:p>
    <w:p w14:paraId="4A299E1F" w14:textId="39A3EB9F" w:rsidR="004A3963" w:rsidRDefault="004A3963" w:rsidP="00D2446C"/>
    <w:p w14:paraId="6092FCDD" w14:textId="1F368D6B" w:rsidR="004A3963" w:rsidRDefault="00195E14" w:rsidP="00D2446C">
      <w:r>
        <w:t>S obzirom</w:t>
      </w:r>
      <w:r w:rsidR="00FB1FD9">
        <w:t xml:space="preserve"> se na česte </w:t>
      </w:r>
      <w:proofErr w:type="spellStart"/>
      <w:r w:rsidR="00FB1FD9">
        <w:t>nefunkcijske</w:t>
      </w:r>
      <w:proofErr w:type="spellEnd"/>
      <w:r w:rsidR="00FB1FD9">
        <w:t xml:space="preserve"> zahtjeve mobilnih aplikacija, implementirana aplikacija bi trebala zadovoljiti </w:t>
      </w:r>
      <w:proofErr w:type="spellStart"/>
      <w:r w:rsidR="00FB1FD9">
        <w:t>nefunkcijske</w:t>
      </w:r>
      <w:proofErr w:type="spellEnd"/>
      <w:r w:rsidR="00FB1FD9">
        <w:t xml:space="preserve"> </w:t>
      </w:r>
      <w:proofErr w:type="spellStart"/>
      <w:r w:rsidR="00FB1FD9">
        <w:t>zahtijeve</w:t>
      </w:r>
      <w:proofErr w:type="spellEnd"/>
      <w:r w:rsidR="00FB1FD9">
        <w:t>:</w:t>
      </w:r>
    </w:p>
    <w:p w14:paraId="515364A4" w14:textId="7AB7E57D" w:rsidR="00FB1FD9" w:rsidRDefault="00FB1FD9" w:rsidP="00FB1FD9">
      <w:pPr>
        <w:pStyle w:val="ListParagraph"/>
        <w:numPr>
          <w:ilvl w:val="0"/>
          <w:numId w:val="47"/>
        </w:numPr>
      </w:pPr>
      <w:r>
        <w:t>Kada korisnik otvori aplikaciju treba bi vidjeti prikaz slika na ekranu unutar pet sekundi</w:t>
      </w:r>
    </w:p>
    <w:p w14:paraId="7BEBD65B" w14:textId="220EF5FC" w:rsidR="00195E14" w:rsidRDefault="00195E14" w:rsidP="00FB1FD9">
      <w:pPr>
        <w:pStyle w:val="ListParagraph"/>
        <w:numPr>
          <w:ilvl w:val="0"/>
          <w:numId w:val="47"/>
        </w:numPr>
      </w:pPr>
      <w:r>
        <w:t>Aplikacija mora prikazati svaku promjenu na ekranu bez vidnog zastajkivanja</w:t>
      </w:r>
    </w:p>
    <w:p w14:paraId="4473A98F" w14:textId="77777777" w:rsidR="00FB1FD9" w:rsidRDefault="00FB1FD9" w:rsidP="00FB1FD9">
      <w:pPr>
        <w:pStyle w:val="ListParagraph"/>
        <w:numPr>
          <w:ilvl w:val="0"/>
          <w:numId w:val="47"/>
        </w:numPr>
      </w:pPr>
      <w:r>
        <w:t>Aplikacija mora izgledati funkcionalno na uređajima različitih veličina ekrana</w:t>
      </w:r>
    </w:p>
    <w:p w14:paraId="758F6F4E" w14:textId="32FF7B65" w:rsidR="00FB1FD9" w:rsidRDefault="00195E14" w:rsidP="00FB1FD9">
      <w:pPr>
        <w:pStyle w:val="ListParagraph"/>
        <w:numPr>
          <w:ilvl w:val="0"/>
          <w:numId w:val="47"/>
        </w:numPr>
      </w:pPr>
      <w:r>
        <w:t>Kada korisnik spremi filtriranu sliku na uređaj mora dobiti povratu informaciju o uspješnom spremanju slike</w:t>
      </w:r>
      <w:r w:rsidR="00FB1FD9">
        <w:t xml:space="preserve"> </w:t>
      </w:r>
    </w:p>
    <w:p w14:paraId="0E2DAA09" w14:textId="28B45344" w:rsidR="00195E14" w:rsidRDefault="00195E14" w:rsidP="00FB1FD9">
      <w:pPr>
        <w:pStyle w:val="ListParagraph"/>
        <w:numPr>
          <w:ilvl w:val="0"/>
          <w:numId w:val="47"/>
        </w:numPr>
      </w:pPr>
      <w:r>
        <w:t>Aplikacija mora obaviti spremanje filtrirane slike na uređaj unutar tri sekunde</w:t>
      </w:r>
    </w:p>
    <w:p w14:paraId="5E7CD740" w14:textId="63E2CB50" w:rsidR="009B0570" w:rsidRDefault="00195E14" w:rsidP="009B0570">
      <w:pPr>
        <w:pStyle w:val="ListParagraph"/>
        <w:numPr>
          <w:ilvl w:val="0"/>
          <w:numId w:val="47"/>
        </w:numPr>
      </w:pPr>
      <w:r>
        <w:t xml:space="preserve">Kada korisnik klikne na sliku u listi slika, aplikacija uvijek mora </w:t>
      </w:r>
      <w:proofErr w:type="spellStart"/>
      <w:r>
        <w:t>navigirati</w:t>
      </w:r>
      <w:proofErr w:type="spellEnd"/>
      <w:r>
        <w:t xml:space="preserve"> na prikaz detalja slike koju je korisnik pritisnuo</w:t>
      </w:r>
    </w:p>
    <w:p w14:paraId="0E9E9801" w14:textId="77777777" w:rsidR="009B0570" w:rsidRPr="006B42B0" w:rsidRDefault="009B0570" w:rsidP="009B0570"/>
    <w:p w14:paraId="10370047" w14:textId="28EB30F2" w:rsidR="003E6F04" w:rsidRDefault="003E6F04" w:rsidP="003E6F04">
      <w:pPr>
        <w:pStyle w:val="Heading2"/>
      </w:pPr>
      <w:bookmarkStart w:id="13" w:name="_Toc112653914"/>
      <w:r>
        <w:t>Građa mobilne aplikacije</w:t>
      </w:r>
      <w:bookmarkEnd w:id="13"/>
    </w:p>
    <w:p w14:paraId="1E72A32A" w14:textId="4A84D70B" w:rsidR="00BA7258" w:rsidRDefault="00BA7258" w:rsidP="00195E14">
      <w:r>
        <w:t>Implementirana mobilna aplikacija se sastoji od početnog ekrana koji prikazuje beskonačnu listu slika dohvaćenih sa se servera</w:t>
      </w:r>
      <w:r w:rsidR="00D650EC">
        <w:t xml:space="preserve"> (</w:t>
      </w:r>
      <w:hyperlink r:id="rId19" w:history="1">
        <w:r w:rsidR="00D650EC" w:rsidRPr="00044425">
          <w:rPr>
            <w:rStyle w:val="Hyperlink"/>
          </w:rPr>
          <w:t>https://unsplash.com/</w:t>
        </w:r>
      </w:hyperlink>
      <w:r w:rsidR="00D650EC">
        <w:t>)</w:t>
      </w:r>
      <w:r>
        <w:t>.</w:t>
      </w:r>
      <w:r w:rsidR="00D650EC">
        <w:t xml:space="preserve">  Pojedinačni element unutar liste prikazuje sliku dobivenu sa servera, broj pozitivnih reakcija korisnika na sliku te korisničko ime autora slike</w:t>
      </w:r>
      <w:r w:rsidR="00F30BED">
        <w:t>, vidljivo na slici 3.1</w:t>
      </w:r>
      <w:r w:rsidR="00D650EC">
        <w:t xml:space="preserve">.  </w:t>
      </w:r>
    </w:p>
    <w:p w14:paraId="433F379A" w14:textId="77777777" w:rsidR="00BA7258" w:rsidRPr="00195E14" w:rsidRDefault="00BA7258" w:rsidP="00195E14"/>
    <w:p w14:paraId="16F9C95B" w14:textId="5E95E75A" w:rsidR="007A6A96" w:rsidRDefault="00D650EC" w:rsidP="00D650EC">
      <w:pPr>
        <w:jc w:val="center"/>
      </w:pPr>
      <w:r>
        <w:lastRenderedPageBreak/>
        <w:t xml:space="preserve">  </w:t>
      </w:r>
      <w:r w:rsidR="00BA7258">
        <w:rPr>
          <w:noProof/>
        </w:rPr>
        <w:drawing>
          <wp:inline distT="0" distB="0" distL="0" distR="0" wp14:anchorId="6531DBD3" wp14:editId="1BCB519C">
            <wp:extent cx="2171274" cy="4397828"/>
            <wp:effectExtent l="0" t="0" r="635" b="0"/>
            <wp:docPr id="42" name="Picture 4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webs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07937" cy="4472087"/>
                    </a:xfrm>
                    <a:prstGeom prst="rect">
                      <a:avLst/>
                    </a:prstGeom>
                  </pic:spPr>
                </pic:pic>
              </a:graphicData>
            </a:graphic>
          </wp:inline>
        </w:drawing>
      </w:r>
    </w:p>
    <w:p w14:paraId="494DC5CA" w14:textId="27CA72E1" w:rsidR="00D650EC" w:rsidRDefault="00D650EC" w:rsidP="00D650EC">
      <w:pPr>
        <w:ind w:left="357"/>
        <w:jc w:val="center"/>
        <w:rPr>
          <w:sz w:val="20"/>
          <w:szCs w:val="20"/>
        </w:rPr>
      </w:pPr>
      <w:bookmarkStart w:id="14" w:name="OLE_LINK61"/>
      <w:bookmarkStart w:id="15" w:name="OLE_LINK62"/>
      <w:r w:rsidRPr="009970A6">
        <w:rPr>
          <w:sz w:val="20"/>
          <w:szCs w:val="20"/>
        </w:rPr>
        <w:t xml:space="preserve">Sl. </w:t>
      </w:r>
      <w:r>
        <w:rPr>
          <w:sz w:val="20"/>
          <w:szCs w:val="20"/>
        </w:rPr>
        <w:t>3</w:t>
      </w:r>
      <w:r w:rsidRPr="009970A6">
        <w:rPr>
          <w:sz w:val="20"/>
          <w:szCs w:val="20"/>
        </w:rPr>
        <w:t>.</w:t>
      </w:r>
      <w:r>
        <w:rPr>
          <w:sz w:val="20"/>
          <w:szCs w:val="20"/>
        </w:rPr>
        <w:t>1</w:t>
      </w:r>
      <w:r w:rsidRPr="009970A6">
        <w:rPr>
          <w:sz w:val="20"/>
          <w:szCs w:val="20"/>
        </w:rPr>
        <w:t xml:space="preserve">. </w:t>
      </w:r>
      <w:r>
        <w:rPr>
          <w:sz w:val="20"/>
          <w:szCs w:val="20"/>
        </w:rPr>
        <w:t>Početni ekran aplikacije</w:t>
      </w:r>
    </w:p>
    <w:bookmarkEnd w:id="14"/>
    <w:bookmarkEnd w:id="15"/>
    <w:p w14:paraId="7274D3B7" w14:textId="50AD22C1" w:rsidR="00D650EC" w:rsidRDefault="00D650EC" w:rsidP="00D650EC">
      <w:pPr>
        <w:rPr>
          <w:noProof/>
        </w:rPr>
      </w:pPr>
      <w:r>
        <w:t>Klikom na sliku unutar liste, aplikacije prikazuje stranicu sa detaljima slike koju je korisnik  pritisnuo</w:t>
      </w:r>
      <w:r w:rsidR="00F30BED">
        <w:t>, vidljivo na slici 3.2</w:t>
      </w:r>
      <w:r>
        <w:t>.</w:t>
      </w:r>
      <w:r w:rsidR="00F30BED">
        <w:t xml:space="preserve"> Na ekranu je  prikaza pritisnuta slika s informacija vezanim za sliku, kao što su broj pozitivnih reakcija korisnika na sliku, profilna slika autora slike, korisničko ime autora slike te tekstualni opis slike od strane autora slike. Prikazan je '</w:t>
      </w:r>
      <w:proofErr w:type="spellStart"/>
      <w:r w:rsidR="00F30BED">
        <w:t>slider</w:t>
      </w:r>
      <w:proofErr w:type="spellEnd"/>
      <w:r w:rsidR="00F30BED">
        <w:t xml:space="preserve">' pomoću kojeg korisnik mijenja intenzitet filtera primijenjenog na odabranu sliku te se filtrirana slika prikazuje na mjestu </w:t>
      </w:r>
      <w:proofErr w:type="spellStart"/>
      <w:r w:rsidR="00F30BED">
        <w:t>orginalne</w:t>
      </w:r>
      <w:proofErr w:type="spellEnd"/>
      <w:r w:rsidR="00F30BED">
        <w:t xml:space="preserve"> slike. Na ekranu je također prikazan gumb pomoću kojeg korisnik može spremiti filtriranu sliku u galeriju slika na mobilnom uređaju</w:t>
      </w:r>
    </w:p>
    <w:p w14:paraId="78327135" w14:textId="30F36EBD" w:rsidR="00F30BED" w:rsidRDefault="00F30BED" w:rsidP="00F30BED">
      <w:pPr>
        <w:jc w:val="center"/>
      </w:pPr>
      <w:r>
        <w:rPr>
          <w:noProof/>
        </w:rPr>
        <w:lastRenderedPageBreak/>
        <w:drawing>
          <wp:inline distT="0" distB="0" distL="0" distR="0" wp14:anchorId="4884B516" wp14:editId="5B24E1B3">
            <wp:extent cx="1784053" cy="3648891"/>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16928" cy="3716130"/>
                    </a:xfrm>
                    <a:prstGeom prst="rect">
                      <a:avLst/>
                    </a:prstGeom>
                  </pic:spPr>
                </pic:pic>
              </a:graphicData>
            </a:graphic>
          </wp:inline>
        </w:drawing>
      </w:r>
    </w:p>
    <w:p w14:paraId="4C9E7512" w14:textId="489B30AA" w:rsidR="00F30BED" w:rsidRDefault="00F30BED" w:rsidP="00F30BED">
      <w:pPr>
        <w:ind w:left="357"/>
        <w:jc w:val="center"/>
        <w:rPr>
          <w:sz w:val="20"/>
          <w:szCs w:val="20"/>
        </w:rPr>
      </w:pPr>
      <w:r w:rsidRPr="009970A6">
        <w:rPr>
          <w:sz w:val="20"/>
          <w:szCs w:val="20"/>
        </w:rPr>
        <w:t xml:space="preserve">Sl. </w:t>
      </w:r>
      <w:r>
        <w:rPr>
          <w:sz w:val="20"/>
          <w:szCs w:val="20"/>
        </w:rPr>
        <w:t>3</w:t>
      </w:r>
      <w:r w:rsidRPr="009970A6">
        <w:rPr>
          <w:sz w:val="20"/>
          <w:szCs w:val="20"/>
        </w:rPr>
        <w:t>.</w:t>
      </w:r>
      <w:r>
        <w:rPr>
          <w:sz w:val="20"/>
          <w:szCs w:val="20"/>
        </w:rPr>
        <w:t>2. Stranica aplikacije sa prikazom detalja odabrane slike</w:t>
      </w:r>
    </w:p>
    <w:p w14:paraId="05EC12EB" w14:textId="77777777" w:rsidR="00F30BED" w:rsidRPr="00C30329" w:rsidRDefault="00F30BED" w:rsidP="00D650EC"/>
    <w:p w14:paraId="5764742D" w14:textId="59465228" w:rsidR="00512ADA" w:rsidRPr="00C30329" w:rsidRDefault="006E4716" w:rsidP="00743BBA">
      <w:pPr>
        <w:pStyle w:val="Heading2"/>
      </w:pPr>
      <w:bookmarkStart w:id="16" w:name="_Toc112653915"/>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16"/>
    </w:p>
    <w:p w14:paraId="76BAEE9B" w14:textId="6AC715AA" w:rsidR="00FF27E1" w:rsidRDefault="001C27CE" w:rsidP="00FF27E1">
      <w:r>
        <w:t xml:space="preserve">Testiranje je obavljeno koristeći iste alate za testiranje </w:t>
      </w:r>
      <w:proofErr w:type="spellStart"/>
      <w:r>
        <w:t>višeplatformske</w:t>
      </w:r>
      <w:proofErr w:type="spellEnd"/>
      <w:r>
        <w:t xml:space="preserve"> i </w:t>
      </w:r>
      <w:proofErr w:type="spellStart"/>
      <w:r>
        <w:t>nativne</w:t>
      </w:r>
      <w:proofErr w:type="spellEnd"/>
      <w:r>
        <w:t xml:space="preserve"> aplikacije, kako bi vrednovanje bilo ist</w:t>
      </w:r>
      <w:r w:rsidR="00EF730B">
        <w:t>o. Za testiranje je korišten vremenski profili '</w:t>
      </w:r>
      <w:proofErr w:type="spellStart"/>
      <w:r w:rsidR="00EF730B">
        <w:t>XCode</w:t>
      </w:r>
      <w:proofErr w:type="spellEnd"/>
      <w:r w:rsidR="00EF730B">
        <w:t xml:space="preserve">' instrumenata, kao i u </w:t>
      </w:r>
      <w:r w:rsidR="00EF730B" w:rsidRPr="00EF730B">
        <w:t>[04]</w:t>
      </w:r>
      <w:r w:rsidR="00EF730B">
        <w:t>. Korišten je i alat '</w:t>
      </w:r>
      <w:proofErr w:type="spellStart"/>
      <w:r w:rsidR="00EF730B">
        <w:t>Apptim</w:t>
      </w:r>
      <w:proofErr w:type="spellEnd"/>
      <w:r w:rsidR="00EF730B">
        <w:t>'. '</w:t>
      </w:r>
      <w:proofErr w:type="spellStart"/>
      <w:r w:rsidR="00EF730B">
        <w:t>Apptim</w:t>
      </w:r>
      <w:proofErr w:type="spellEnd"/>
      <w:r w:rsidR="00EF730B">
        <w:t xml:space="preserve">' je alat za mjerenje performansi mobilnih aplikacija </w:t>
      </w:r>
      <w:r w:rsidR="00A915D7">
        <w:t xml:space="preserve">koji omogućava </w:t>
      </w:r>
      <w:proofErr w:type="spellStart"/>
      <w:r w:rsidR="00A915D7">
        <w:t>validiranje</w:t>
      </w:r>
      <w:proofErr w:type="spellEnd"/>
      <w:r w:rsidR="00A915D7">
        <w:t xml:space="preserve"> performansi i korisničkog iskustva mobilnih aplikacija [</w:t>
      </w:r>
      <w:r w:rsidR="00A915D7" w:rsidRPr="00A915D7">
        <w:t>https://help.apptim.com/en/articles/2965623-what-is-apptim</w:t>
      </w:r>
      <w:r w:rsidR="00A915D7">
        <w:t xml:space="preserve">]. </w:t>
      </w:r>
      <w:r w:rsidR="00EF730B">
        <w:t>'</w:t>
      </w:r>
      <w:proofErr w:type="spellStart"/>
      <w:r w:rsidR="00EF730B">
        <w:t>Apptim</w:t>
      </w:r>
      <w:proofErr w:type="spellEnd"/>
      <w:r w:rsidR="00EF730B">
        <w:t>' interno koristi profile iz aplikacije instrumenata, s tim da pruža dobro korisničko sučelje.</w:t>
      </w:r>
      <w:r w:rsidR="00FF27E1">
        <w:t xml:space="preserve"> Testiranje je poželjno obaviti na što više mobilnih uređaja, kao što je napravljeno u [3] i [4]. Testiranje aplikacije se obavilo na dva mobilna uređaja </w:t>
      </w:r>
      <w:r w:rsidR="00FF27E1" w:rsidRPr="0095764D">
        <w:rPr>
          <w:lang w:val="en-HR"/>
        </w:rPr>
        <w:t>iPhone 12</w:t>
      </w:r>
      <w:r w:rsidR="00FF27E1">
        <w:t xml:space="preserve"> i </w:t>
      </w:r>
      <w:r w:rsidR="00FF27E1" w:rsidRPr="0095764D">
        <w:rPr>
          <w:lang w:val="en-HR"/>
        </w:rPr>
        <w:t>iPhone 13 Pro Max</w:t>
      </w:r>
      <w:r w:rsidR="00FF27E1">
        <w:t>, čije su specifikacije vidljive na tablici 3.1.</w:t>
      </w:r>
    </w:p>
    <w:p w14:paraId="7C60A618" w14:textId="77777777" w:rsidR="00FF27E1" w:rsidRDefault="00FF27E1" w:rsidP="00FF27E1"/>
    <w:p w14:paraId="22D0D53D" w14:textId="77777777" w:rsidR="00FF27E1" w:rsidRDefault="00FF27E1" w:rsidP="00FF27E1"/>
    <w:p w14:paraId="40915C01" w14:textId="77777777" w:rsidR="00FF27E1" w:rsidRPr="0095764D" w:rsidRDefault="00FF27E1" w:rsidP="00FF27E1">
      <w:pPr>
        <w:jc w:val="center"/>
        <w:rPr>
          <w:sz w:val="20"/>
          <w:szCs w:val="20"/>
        </w:rPr>
      </w:pPr>
      <w:r w:rsidRPr="00C30329">
        <w:rPr>
          <w:sz w:val="20"/>
          <w:szCs w:val="20"/>
        </w:rPr>
        <w:t xml:space="preserve">Tablica </w:t>
      </w:r>
      <w:r>
        <w:rPr>
          <w:sz w:val="20"/>
          <w:szCs w:val="20"/>
        </w:rPr>
        <w:t>3</w:t>
      </w:r>
      <w:r w:rsidRPr="00C30329">
        <w:rPr>
          <w:sz w:val="20"/>
          <w:szCs w:val="20"/>
        </w:rPr>
        <w:t>.</w:t>
      </w:r>
      <w:r>
        <w:rPr>
          <w:sz w:val="20"/>
          <w:szCs w:val="20"/>
        </w:rPr>
        <w:t>1. Testni uređaji</w:t>
      </w:r>
    </w:p>
    <w:tbl>
      <w:tblPr>
        <w:tblStyle w:val="TableGrid"/>
        <w:tblW w:w="0" w:type="auto"/>
        <w:tblLook w:val="04A0" w:firstRow="1" w:lastRow="0" w:firstColumn="1" w:lastColumn="0" w:noHBand="0" w:noVBand="1"/>
      </w:tblPr>
      <w:tblGrid>
        <w:gridCol w:w="2944"/>
        <w:gridCol w:w="3200"/>
        <w:gridCol w:w="3200"/>
      </w:tblGrid>
      <w:tr w:rsidR="00FF27E1" w14:paraId="2B1A36F1" w14:textId="77777777" w:rsidTr="00497468">
        <w:tc>
          <w:tcPr>
            <w:tcW w:w="2944" w:type="dxa"/>
          </w:tcPr>
          <w:p w14:paraId="238359D9" w14:textId="77777777" w:rsidR="00FF27E1" w:rsidRPr="0095764D" w:rsidRDefault="00FF27E1" w:rsidP="00497468">
            <w:pPr>
              <w:jc w:val="center"/>
              <w:rPr>
                <w:lang w:val="en-HR"/>
              </w:rPr>
            </w:pPr>
          </w:p>
        </w:tc>
        <w:tc>
          <w:tcPr>
            <w:tcW w:w="3200" w:type="dxa"/>
          </w:tcPr>
          <w:p w14:paraId="011A9840" w14:textId="77777777" w:rsidR="00FF27E1" w:rsidRDefault="00FF27E1" w:rsidP="00497468">
            <w:pPr>
              <w:jc w:val="center"/>
            </w:pPr>
            <w:r w:rsidRPr="0095764D">
              <w:rPr>
                <w:lang w:val="en-HR"/>
              </w:rPr>
              <w:t>iPhone 12</w:t>
            </w:r>
          </w:p>
        </w:tc>
        <w:tc>
          <w:tcPr>
            <w:tcW w:w="3200" w:type="dxa"/>
          </w:tcPr>
          <w:p w14:paraId="744F8E7D" w14:textId="77777777" w:rsidR="00FF27E1" w:rsidRDefault="00FF27E1" w:rsidP="00497468">
            <w:pPr>
              <w:jc w:val="center"/>
            </w:pPr>
            <w:r w:rsidRPr="0095764D">
              <w:rPr>
                <w:lang w:val="en-HR"/>
              </w:rPr>
              <w:t>iPhone 13 Pro Max</w:t>
            </w:r>
          </w:p>
        </w:tc>
      </w:tr>
      <w:tr w:rsidR="00FF27E1" w14:paraId="69502AF0" w14:textId="77777777" w:rsidTr="00497468">
        <w:tc>
          <w:tcPr>
            <w:tcW w:w="2944" w:type="dxa"/>
          </w:tcPr>
          <w:p w14:paraId="27BA7F5D" w14:textId="77777777" w:rsidR="00FF27E1" w:rsidRDefault="00FF27E1" w:rsidP="00497468">
            <w:pPr>
              <w:jc w:val="center"/>
            </w:pPr>
            <w:proofErr w:type="spellStart"/>
            <w:r>
              <w:t>iOS</w:t>
            </w:r>
            <w:proofErr w:type="spellEnd"/>
            <w:r>
              <w:t xml:space="preserve"> verzija</w:t>
            </w:r>
          </w:p>
        </w:tc>
        <w:tc>
          <w:tcPr>
            <w:tcW w:w="3200" w:type="dxa"/>
          </w:tcPr>
          <w:p w14:paraId="38B4D506" w14:textId="77777777" w:rsidR="00FF27E1" w:rsidRDefault="00FF27E1" w:rsidP="00497468">
            <w:pPr>
              <w:jc w:val="center"/>
            </w:pPr>
            <w:r>
              <w:t>15.5</w:t>
            </w:r>
          </w:p>
        </w:tc>
        <w:tc>
          <w:tcPr>
            <w:tcW w:w="3200" w:type="dxa"/>
          </w:tcPr>
          <w:p w14:paraId="0C5D108A" w14:textId="77777777" w:rsidR="00FF27E1" w:rsidRDefault="00FF27E1" w:rsidP="00497468">
            <w:pPr>
              <w:jc w:val="center"/>
            </w:pPr>
            <w:r>
              <w:t>15.4</w:t>
            </w:r>
          </w:p>
        </w:tc>
      </w:tr>
      <w:tr w:rsidR="00FF27E1" w14:paraId="3257B34B" w14:textId="77777777" w:rsidTr="00497468">
        <w:tc>
          <w:tcPr>
            <w:tcW w:w="2944" w:type="dxa"/>
          </w:tcPr>
          <w:p w14:paraId="438C2ADB" w14:textId="77777777" w:rsidR="00FF27E1" w:rsidRDefault="00FF27E1" w:rsidP="00497468">
            <w:pPr>
              <w:jc w:val="center"/>
            </w:pPr>
            <w:r>
              <w:lastRenderedPageBreak/>
              <w:t>model</w:t>
            </w:r>
          </w:p>
        </w:tc>
        <w:tc>
          <w:tcPr>
            <w:tcW w:w="3200" w:type="dxa"/>
          </w:tcPr>
          <w:p w14:paraId="7354DC16" w14:textId="77777777" w:rsidR="00FF27E1" w:rsidRDefault="00FF27E1" w:rsidP="00497468">
            <w:pPr>
              <w:jc w:val="center"/>
            </w:pPr>
            <w:r>
              <w:t>iPhone 13,12</w:t>
            </w:r>
          </w:p>
        </w:tc>
        <w:tc>
          <w:tcPr>
            <w:tcW w:w="3200" w:type="dxa"/>
          </w:tcPr>
          <w:p w14:paraId="198C319A" w14:textId="77777777" w:rsidR="00FF27E1" w:rsidRDefault="00FF27E1" w:rsidP="00497468">
            <w:pPr>
              <w:jc w:val="center"/>
            </w:pPr>
            <w:r>
              <w:t>iPhone 14,3</w:t>
            </w:r>
          </w:p>
        </w:tc>
      </w:tr>
      <w:tr w:rsidR="00FF27E1" w14:paraId="04E68AE6" w14:textId="77777777" w:rsidTr="00497468">
        <w:tc>
          <w:tcPr>
            <w:tcW w:w="2944" w:type="dxa"/>
          </w:tcPr>
          <w:p w14:paraId="69860F9F" w14:textId="77777777" w:rsidR="00FF27E1" w:rsidRDefault="00FF27E1" w:rsidP="00497468">
            <w:pPr>
              <w:jc w:val="center"/>
            </w:pPr>
            <w:r>
              <w:t>CPU</w:t>
            </w:r>
          </w:p>
        </w:tc>
        <w:tc>
          <w:tcPr>
            <w:tcW w:w="3200" w:type="dxa"/>
          </w:tcPr>
          <w:p w14:paraId="57123C9F" w14:textId="77777777" w:rsidR="00FF27E1" w:rsidRPr="00432D80" w:rsidRDefault="00FF27E1" w:rsidP="00497468">
            <w:pPr>
              <w:jc w:val="center"/>
              <w:rPr>
                <w:lang w:val="en-HR"/>
              </w:rPr>
            </w:pPr>
            <w:r w:rsidRPr="00432D80">
              <w:rPr>
                <w:lang w:val="en-HR"/>
              </w:rPr>
              <w:t>Apple A14 Bionic arm64e</w:t>
            </w:r>
          </w:p>
        </w:tc>
        <w:tc>
          <w:tcPr>
            <w:tcW w:w="3200" w:type="dxa"/>
          </w:tcPr>
          <w:p w14:paraId="71AC953F" w14:textId="77777777" w:rsidR="00FF27E1" w:rsidRPr="00432D80" w:rsidRDefault="00FF27E1" w:rsidP="00497468">
            <w:pPr>
              <w:rPr>
                <w:lang w:val="en-HR"/>
              </w:rPr>
            </w:pPr>
            <w:r w:rsidRPr="00432D80">
              <w:rPr>
                <w:lang w:val="en-HR"/>
              </w:rPr>
              <w:t>Apple A15 Bionic arm64e</w:t>
            </w:r>
          </w:p>
        </w:tc>
      </w:tr>
      <w:tr w:rsidR="00FF27E1" w14:paraId="62B46141" w14:textId="77777777" w:rsidTr="00497468">
        <w:tc>
          <w:tcPr>
            <w:tcW w:w="2944" w:type="dxa"/>
          </w:tcPr>
          <w:p w14:paraId="1B6B5A85" w14:textId="77777777" w:rsidR="00FF27E1" w:rsidRDefault="00FF27E1" w:rsidP="00497468">
            <w:pPr>
              <w:jc w:val="center"/>
            </w:pPr>
            <w:r>
              <w:t>Broj jezgri</w:t>
            </w:r>
          </w:p>
        </w:tc>
        <w:tc>
          <w:tcPr>
            <w:tcW w:w="3200" w:type="dxa"/>
          </w:tcPr>
          <w:p w14:paraId="007C664E" w14:textId="77777777" w:rsidR="00FF27E1" w:rsidRDefault="00FF27E1" w:rsidP="00497468">
            <w:pPr>
              <w:jc w:val="center"/>
            </w:pPr>
            <w:r>
              <w:t>6</w:t>
            </w:r>
          </w:p>
        </w:tc>
        <w:tc>
          <w:tcPr>
            <w:tcW w:w="3200" w:type="dxa"/>
          </w:tcPr>
          <w:p w14:paraId="3F6D647A" w14:textId="77777777" w:rsidR="00FF27E1" w:rsidRDefault="00FF27E1" w:rsidP="00497468">
            <w:pPr>
              <w:jc w:val="center"/>
            </w:pPr>
            <w:r>
              <w:t>6</w:t>
            </w:r>
          </w:p>
        </w:tc>
      </w:tr>
      <w:tr w:rsidR="00FF27E1" w14:paraId="42247C3E" w14:textId="77777777" w:rsidTr="00497468">
        <w:tc>
          <w:tcPr>
            <w:tcW w:w="2944" w:type="dxa"/>
          </w:tcPr>
          <w:p w14:paraId="3D03E41D" w14:textId="77777777" w:rsidR="00FF27E1" w:rsidRDefault="00FF27E1" w:rsidP="00497468">
            <w:pPr>
              <w:jc w:val="center"/>
            </w:pPr>
            <w:r>
              <w:t>RAM</w:t>
            </w:r>
          </w:p>
        </w:tc>
        <w:tc>
          <w:tcPr>
            <w:tcW w:w="3200" w:type="dxa"/>
          </w:tcPr>
          <w:p w14:paraId="5952FCC8" w14:textId="77777777" w:rsidR="00FF27E1" w:rsidRPr="00432D80" w:rsidRDefault="00FF27E1" w:rsidP="00497468">
            <w:pPr>
              <w:jc w:val="center"/>
              <w:rPr>
                <w:lang w:val="en-HR"/>
              </w:rPr>
            </w:pPr>
            <w:r w:rsidRPr="00432D80">
              <w:rPr>
                <w:lang w:val="en-HR"/>
              </w:rPr>
              <w:t>4GB DDR4</w:t>
            </w:r>
          </w:p>
        </w:tc>
        <w:tc>
          <w:tcPr>
            <w:tcW w:w="3200" w:type="dxa"/>
          </w:tcPr>
          <w:p w14:paraId="5FB87319" w14:textId="77777777" w:rsidR="00FF27E1" w:rsidRPr="00432D80" w:rsidRDefault="00FF27E1" w:rsidP="00497468">
            <w:pPr>
              <w:jc w:val="center"/>
              <w:rPr>
                <w:lang w:val="en-HR"/>
              </w:rPr>
            </w:pPr>
            <w:r w:rsidRPr="00432D80">
              <w:rPr>
                <w:lang w:val="en-HR"/>
              </w:rPr>
              <w:t>6GB DDR4</w:t>
            </w:r>
          </w:p>
        </w:tc>
      </w:tr>
      <w:tr w:rsidR="00FF27E1" w14:paraId="1F9C93DA" w14:textId="77777777" w:rsidTr="00497468">
        <w:tc>
          <w:tcPr>
            <w:tcW w:w="2944" w:type="dxa"/>
          </w:tcPr>
          <w:p w14:paraId="0CBF4186" w14:textId="77777777" w:rsidR="00FF27E1" w:rsidRDefault="00FF27E1" w:rsidP="00497468">
            <w:pPr>
              <w:jc w:val="center"/>
            </w:pPr>
            <w:r>
              <w:t>Rezolucija ekrana</w:t>
            </w:r>
          </w:p>
        </w:tc>
        <w:tc>
          <w:tcPr>
            <w:tcW w:w="3200" w:type="dxa"/>
          </w:tcPr>
          <w:p w14:paraId="204173D8" w14:textId="77777777" w:rsidR="00FF27E1" w:rsidRPr="00432D80" w:rsidRDefault="00FF27E1" w:rsidP="00497468">
            <w:pPr>
              <w:jc w:val="center"/>
              <w:rPr>
                <w:lang w:val="en-HR"/>
              </w:rPr>
            </w:pPr>
            <w:r w:rsidRPr="00432D80">
              <w:rPr>
                <w:lang w:val="en-HR"/>
              </w:rPr>
              <w:t>1170x2532</w:t>
            </w:r>
          </w:p>
        </w:tc>
        <w:tc>
          <w:tcPr>
            <w:tcW w:w="3200" w:type="dxa"/>
          </w:tcPr>
          <w:p w14:paraId="0A05E7DC" w14:textId="77777777" w:rsidR="00FF27E1" w:rsidRPr="00432D80" w:rsidRDefault="00FF27E1" w:rsidP="00497468">
            <w:pPr>
              <w:jc w:val="center"/>
              <w:rPr>
                <w:lang w:val="en-HR"/>
              </w:rPr>
            </w:pPr>
            <w:r w:rsidRPr="00432D80">
              <w:rPr>
                <w:lang w:val="en-HR"/>
              </w:rPr>
              <w:t>1284x2778</w:t>
            </w:r>
          </w:p>
        </w:tc>
      </w:tr>
      <w:tr w:rsidR="00FF27E1" w14:paraId="1E11876E" w14:textId="77777777" w:rsidTr="00497468">
        <w:tc>
          <w:tcPr>
            <w:tcW w:w="2944" w:type="dxa"/>
          </w:tcPr>
          <w:p w14:paraId="54E0DD1F" w14:textId="77777777" w:rsidR="00FF27E1" w:rsidRDefault="00FF27E1" w:rsidP="00497468">
            <w:pPr>
              <w:jc w:val="center"/>
            </w:pPr>
            <w:r>
              <w:t>Gustoća prikaza</w:t>
            </w:r>
          </w:p>
        </w:tc>
        <w:tc>
          <w:tcPr>
            <w:tcW w:w="3200" w:type="dxa"/>
          </w:tcPr>
          <w:p w14:paraId="518FE0AD" w14:textId="77777777" w:rsidR="00FF27E1" w:rsidRPr="00432D80" w:rsidRDefault="00FF27E1" w:rsidP="00497468">
            <w:pPr>
              <w:jc w:val="center"/>
            </w:pPr>
            <w:r>
              <w:t>460</w:t>
            </w:r>
          </w:p>
        </w:tc>
        <w:tc>
          <w:tcPr>
            <w:tcW w:w="3200" w:type="dxa"/>
          </w:tcPr>
          <w:p w14:paraId="17AB34B3" w14:textId="77777777" w:rsidR="00FF27E1" w:rsidRDefault="00FF27E1" w:rsidP="00497468">
            <w:pPr>
              <w:jc w:val="center"/>
            </w:pPr>
            <w:r>
              <w:t>458</w:t>
            </w:r>
          </w:p>
        </w:tc>
      </w:tr>
    </w:tbl>
    <w:p w14:paraId="2185369E" w14:textId="77777777" w:rsidR="00FF27E1" w:rsidRPr="0095764D" w:rsidRDefault="00FF27E1" w:rsidP="00FF27E1"/>
    <w:p w14:paraId="06C2B589" w14:textId="77777777" w:rsidR="00FF27E1" w:rsidRDefault="00FF27E1" w:rsidP="00743BBA"/>
    <w:p w14:paraId="2500A96C" w14:textId="77777777" w:rsidR="0095764D" w:rsidRDefault="0095764D" w:rsidP="00743BBA"/>
    <w:p w14:paraId="25A95BB4" w14:textId="7296FCE9" w:rsidR="00A915D7" w:rsidRDefault="00A915D7" w:rsidP="00A915D7">
      <w:pPr>
        <w:pStyle w:val="Heading3"/>
      </w:pPr>
      <w:bookmarkStart w:id="17" w:name="_Toc112653916"/>
      <w:r>
        <w:t>Testni slučajevi</w:t>
      </w:r>
      <w:bookmarkEnd w:id="17"/>
    </w:p>
    <w:p w14:paraId="2571750D" w14:textId="112680A5" w:rsidR="00FF27E1" w:rsidRDefault="004561A1" w:rsidP="00FF27E1">
      <w:r>
        <w:t>Testni slučajevi su provedeni</w:t>
      </w:r>
      <w:r w:rsidR="00FF27E1">
        <w:t xml:space="preserve"> </w:t>
      </w:r>
      <w:proofErr w:type="spellStart"/>
      <w:r w:rsidR="003925F8">
        <w:t>cijajući</w:t>
      </w:r>
      <w:proofErr w:type="spellEnd"/>
      <w:r w:rsidR="003925F8">
        <w:t xml:space="preserve"> bitne stavke s obzirom </w:t>
      </w:r>
      <w:r w:rsidR="00FF27E1">
        <w:t xml:space="preserve">na ograničene resurse na mobilnim uređajima, zahtjevima mobilnih aplikacije te </w:t>
      </w:r>
      <w:r>
        <w:t xml:space="preserve">već provedenih </w:t>
      </w:r>
      <w:r w:rsidR="003925F8">
        <w:t>testova performansi mobilnih aplikacija.</w:t>
      </w:r>
    </w:p>
    <w:p w14:paraId="0D21E87A" w14:textId="3F436B95" w:rsidR="003925F8" w:rsidRDefault="00086017" w:rsidP="006067AC">
      <w:pPr>
        <w:pStyle w:val="Heading4"/>
        <w:numPr>
          <w:ilvl w:val="3"/>
          <w:numId w:val="30"/>
        </w:numPr>
      </w:pPr>
      <w:r>
        <w:t>Vrijeme odziva</w:t>
      </w:r>
    </w:p>
    <w:p w14:paraId="4511990F" w14:textId="66385BC3" w:rsidR="001C27CE" w:rsidRPr="00C30329" w:rsidRDefault="007A7FAD" w:rsidP="00470CD2">
      <w:r>
        <w:t xml:space="preserve">Vremena odziva radnji unutar aplikacije ispod 100 milisekundi se čine trenutačna sa pogleda korisnika. Vremena </w:t>
      </w:r>
      <w:r w:rsidR="0020501A">
        <w:t xml:space="preserve">u trajanju do jedne sekunde ili par se smatraju dozvoljenima ako se ne događaju često. Sva odzivna vremena </w:t>
      </w:r>
      <w:proofErr w:type="spellStart"/>
      <w:r w:rsidR="0020501A">
        <w:t>iznat</w:t>
      </w:r>
      <w:proofErr w:type="spellEnd"/>
      <w:r w:rsidR="0020501A">
        <w:t xml:space="preserve"> toga </w:t>
      </w:r>
      <w:r w:rsidR="00501D00">
        <w:t>narušavaju korisničko iskustvo [04].</w:t>
      </w:r>
      <w:r w:rsidR="00615C63">
        <w:t xml:space="preserve"> Uzimajući to u obzir, provedena su mjerenja vremena </w:t>
      </w:r>
      <w:r w:rsidR="00F85A35">
        <w:t xml:space="preserve">potrebnog pri </w:t>
      </w:r>
      <w:r w:rsidR="00615C63">
        <w:t xml:space="preserve"> </w:t>
      </w:r>
      <w:r w:rsidR="00F85A35">
        <w:t>pokretanju aplikacije</w:t>
      </w:r>
      <w:r w:rsidR="00470CD2">
        <w:t xml:space="preserve"> i pri navigaciji na iduću stranicu</w:t>
      </w:r>
      <w:r w:rsidR="00F85A35">
        <w:t xml:space="preserve">, kao što je to napravljeno i pod [04]. </w:t>
      </w:r>
      <w:r w:rsidR="00470CD2">
        <w:t>Također, proved</w:t>
      </w:r>
      <w:r w:rsidR="00166F75">
        <w:t>ena</w:t>
      </w:r>
      <w:r w:rsidR="00470CD2">
        <w:t xml:space="preserve"> su </w:t>
      </w:r>
      <w:r w:rsidR="00166F75">
        <w:t xml:space="preserve">mjerenja </w:t>
      </w:r>
      <w:r w:rsidR="00470CD2">
        <w:t>vremena odziva za primjenjivanje filtera na sliku</w:t>
      </w:r>
      <w:r w:rsidR="00166F75">
        <w:t xml:space="preserve"> i spremanja slike na uređaj.</w:t>
      </w:r>
    </w:p>
    <w:p w14:paraId="4BA4B77F" w14:textId="4D7AA74B" w:rsidR="007A6A96" w:rsidRDefault="00166F75" w:rsidP="00166F75">
      <w:pPr>
        <w:pStyle w:val="Heading4"/>
        <w:numPr>
          <w:ilvl w:val="3"/>
          <w:numId w:val="30"/>
        </w:numPr>
      </w:pPr>
      <w:r>
        <w:t>Postotak korištenja CPU</w:t>
      </w:r>
    </w:p>
    <w:p w14:paraId="7570CAEC" w14:textId="46EC9654" w:rsidR="00166F75" w:rsidRDefault="00F75E75" w:rsidP="00166F75">
      <w:r>
        <w:t xml:space="preserve">Pri mjerenju CPU mjeri se postotak ukupnog kapaciteta CPU uređaja koji je korišten unutar određenog intervala vremena. </w:t>
      </w:r>
      <w:r w:rsidR="00424F3F">
        <w:t>Ako mobilna aplikacija koristi preveliki postotak CPU</w:t>
      </w:r>
      <w:r w:rsidR="0077207A">
        <w:t xml:space="preserve">, postoji šansa da negativno utječe na ostale procese na uređaju [04]. </w:t>
      </w:r>
      <w:r w:rsidR="009F63C8">
        <w:t>Provedeno je</w:t>
      </w:r>
      <w:r w:rsidR="003174A3">
        <w:t xml:space="preserve"> mjerenje</w:t>
      </w:r>
      <w:r w:rsidR="009F63C8">
        <w:t xml:space="preserve"> </w:t>
      </w:r>
      <w:r w:rsidR="001D6E5D">
        <w:t>postotka</w:t>
      </w:r>
      <w:r w:rsidR="009F63C8">
        <w:t xml:space="preserve"> </w:t>
      </w:r>
      <w:r w:rsidR="001D6E5D">
        <w:t xml:space="preserve">korištenja </w:t>
      </w:r>
      <w:r w:rsidR="009F63C8">
        <w:t xml:space="preserve">CPU kroz čitavu aplikaciju, kao i u [04] te je provedeno </w:t>
      </w:r>
      <w:r w:rsidR="001D6E5D">
        <w:t xml:space="preserve">mjerenje postotka </w:t>
      </w:r>
      <w:r w:rsidR="009F63C8">
        <w:t>korištenj</w:t>
      </w:r>
      <w:r w:rsidR="001D6E5D">
        <w:t>a</w:t>
      </w:r>
      <w:r w:rsidR="0018630B">
        <w:t xml:space="preserve"> CPU u određenim radnjama aplikacije, kao i u [01], [02], [03] te [04].</w:t>
      </w:r>
      <w:r w:rsidR="005B5398">
        <w:t xml:space="preserve"> Mjerenje CPU nije trivijalan postupak</w:t>
      </w:r>
      <w:r w:rsidR="008E7A69">
        <w:t xml:space="preserve">, jer je potreban dovoljno mali vremenski uzorak, </w:t>
      </w:r>
      <w:r w:rsidR="0060575D">
        <w:t xml:space="preserve">alati pri mjerenju </w:t>
      </w:r>
      <w:proofErr w:type="spellStart"/>
      <w:r w:rsidR="0060575D">
        <w:t>iOS</w:t>
      </w:r>
      <w:proofErr w:type="spellEnd"/>
      <w:r w:rsidR="0060575D">
        <w:t xml:space="preserve"> </w:t>
      </w:r>
      <w:r w:rsidR="00200823">
        <w:t>aplikacija</w:t>
      </w:r>
      <w:r w:rsidR="0060575D">
        <w:t xml:space="preserve"> </w:t>
      </w:r>
      <w:r w:rsidR="001D6E5D">
        <w:t>dozvoljavaju</w:t>
      </w:r>
      <w:r w:rsidR="0060575D">
        <w:t xml:space="preserve"> </w:t>
      </w:r>
      <w:r w:rsidR="00200823">
        <w:t>ograničen vremenski uzorak CPU [04].</w:t>
      </w:r>
    </w:p>
    <w:p w14:paraId="2F1C6903" w14:textId="440BD8AF" w:rsidR="00200823" w:rsidRDefault="00200823" w:rsidP="00200823">
      <w:pPr>
        <w:pStyle w:val="Heading4"/>
        <w:numPr>
          <w:ilvl w:val="3"/>
          <w:numId w:val="30"/>
        </w:numPr>
      </w:pPr>
      <w:r>
        <w:lastRenderedPageBreak/>
        <w:t>Memorija</w:t>
      </w:r>
    </w:p>
    <w:p w14:paraId="15848546" w14:textId="50A10736" w:rsidR="00200823" w:rsidRDefault="00981325" w:rsidP="00200823">
      <w:r>
        <w:t>Korištena memorija se odnosi na količinu RAM memorije koju zauzima mobilna aplikacija.</w:t>
      </w:r>
      <w:r w:rsidR="002E623E">
        <w:t xml:space="preserve"> Memorija je posebno bitna pri pokretanju aplikacije na </w:t>
      </w:r>
      <w:r w:rsidR="002D1A0A">
        <w:t>uređajima nižih specifikacija, gdje</w:t>
      </w:r>
      <w:r w:rsidR="006F4656">
        <w:t xml:space="preserve"> može doći do loših performansi aplikacije te</w:t>
      </w:r>
      <w:r w:rsidR="002D1A0A">
        <w:t xml:space="preserve"> se</w:t>
      </w:r>
      <w:r w:rsidR="006F4656">
        <w:t xml:space="preserve"> performanse same platforme na kojoj se pokreće aplikacije mogu narušiti [04]. </w:t>
      </w:r>
      <w:r w:rsidR="004B1477">
        <w:t>Uzimajući u obzir memoriju kao bitnu stavku pri izradi mobilnih aplikacija</w:t>
      </w:r>
      <w:r w:rsidR="00C54108">
        <w:t xml:space="preserve"> te provedena mjerenja u [02], [</w:t>
      </w:r>
      <w:r w:rsidR="005052DF">
        <w:t>03</w:t>
      </w:r>
      <w:r w:rsidR="00C54108">
        <w:t>]</w:t>
      </w:r>
      <w:r w:rsidR="005052DF">
        <w:t xml:space="preserve"> i [04], </w:t>
      </w:r>
      <w:r w:rsidR="00C54108">
        <w:t>provedeno je mjerenje</w:t>
      </w:r>
      <w:r w:rsidR="005052DF">
        <w:t xml:space="preserve"> </w:t>
      </w:r>
      <w:proofErr w:type="spellStart"/>
      <w:r w:rsidR="005052DF">
        <w:t>količie</w:t>
      </w:r>
      <w:proofErr w:type="spellEnd"/>
      <w:r w:rsidR="005052DF">
        <w:t xml:space="preserve"> zauzeća memorije pri </w:t>
      </w:r>
      <w:r w:rsidR="000552DB">
        <w:t>početnom stanju aplikacije te pri kraju testiranja.</w:t>
      </w:r>
    </w:p>
    <w:p w14:paraId="4C9E7C4E" w14:textId="73AF8215" w:rsidR="000552DB" w:rsidRDefault="00086017" w:rsidP="00086017">
      <w:pPr>
        <w:pStyle w:val="Heading4"/>
        <w:numPr>
          <w:ilvl w:val="3"/>
          <w:numId w:val="30"/>
        </w:numPr>
      </w:pPr>
      <w:r>
        <w:t>Veličina aplikacije</w:t>
      </w:r>
    </w:p>
    <w:p w14:paraId="2F1E67C6" w14:textId="67136968" w:rsidR="00086017" w:rsidRDefault="00D14258" w:rsidP="00086017">
      <w:r>
        <w:t>Velike aplikacije</w:t>
      </w:r>
      <w:r w:rsidR="00682AEB">
        <w:t xml:space="preserve"> su manj</w:t>
      </w:r>
      <w:r w:rsidR="00104360">
        <w:t>e instalirane,</w:t>
      </w:r>
      <w:r w:rsidR="00682AEB">
        <w:t xml:space="preserve"> više su vjero</w:t>
      </w:r>
      <w:r w:rsidR="00B5249A">
        <w:t>v</w:t>
      </w:r>
      <w:r w:rsidR="00682AEB">
        <w:t>atnije da će biti izbrisane sa uređaja</w:t>
      </w:r>
      <w:r w:rsidR="00104360">
        <w:t xml:space="preserve"> te trebaju više vremena pri skidanju i instalaciji na uređaju [</w:t>
      </w:r>
      <w:r w:rsidR="00104360" w:rsidRPr="00104360">
        <w:t>https://www.farfetchtechblog.com/en/blog/post/app-size-matters-i/#:~:text=Large%20mobile%20apps%20are%20less,big%20apps%20mean%20bad%20reputation.</w:t>
      </w:r>
      <w:r w:rsidR="00104360">
        <w:t>]  Uzimajući u obzir mjerenja veličine aplikacije u [02], provedena su mjerenja veličine aplikacije pri skidanju i instaliranju na uređaj.</w:t>
      </w:r>
    </w:p>
    <w:p w14:paraId="14AB0012" w14:textId="4345A79D" w:rsidR="00987045" w:rsidRDefault="00184C10" w:rsidP="00987045">
      <w:pPr>
        <w:pStyle w:val="Heading4"/>
        <w:numPr>
          <w:ilvl w:val="3"/>
          <w:numId w:val="30"/>
        </w:numPr>
      </w:pPr>
      <w:r>
        <w:t>Mrežni promet</w:t>
      </w:r>
    </w:p>
    <w:p w14:paraId="623C11F1" w14:textId="4AE3121B" w:rsidR="00184C10" w:rsidRPr="00184C10" w:rsidRDefault="00775270" w:rsidP="00184C10">
      <w:r>
        <w:t xml:space="preserve">Obavljeno je mjerenje mrežnog prometa aplikacije, kao što je napravljeno i u [02]. Aplikacija </w:t>
      </w:r>
      <w:r w:rsidR="00881FBB">
        <w:t xml:space="preserve">ima </w:t>
      </w:r>
      <w:r>
        <w:t>intenzivn</w:t>
      </w:r>
      <w:r w:rsidR="00881FBB">
        <w:t>i mrežni promet s obzirom da prikazuje više slika velike kvalitete koje preuzima sa servera.</w:t>
      </w:r>
      <w:r w:rsidR="00AF0BE1">
        <w:t xml:space="preserve"> Mrežni promet unutar aplikacije nije uspoređen kao što je memorije ili postotak korištenja CPU </w:t>
      </w:r>
      <w:r w:rsidR="00AF36C7">
        <w:t xml:space="preserve">jer ovisi o utjecajima same mreže i </w:t>
      </w:r>
      <w:proofErr w:type="spellStart"/>
      <w:r w:rsidR="00AF36C7">
        <w:t>uvijetima</w:t>
      </w:r>
      <w:proofErr w:type="spellEnd"/>
      <w:r w:rsidR="00AF36C7">
        <w:t xml:space="preserve"> u trenutku testiranja. Pregled mrežnog prometa je dan</w:t>
      </w:r>
      <w:r w:rsidR="00145D25">
        <w:t xml:space="preserve"> kao faktor kojeg </w:t>
      </w:r>
      <w:proofErr w:type="spellStart"/>
      <w:r w:rsidR="00145D25">
        <w:t>trebauzeti</w:t>
      </w:r>
      <w:proofErr w:type="spellEnd"/>
      <w:r w:rsidR="00145D25">
        <w:t xml:space="preserve"> u obzir pri analizi rezultata testiranja, gdje možda može biti razlog povećanog </w:t>
      </w:r>
      <w:proofErr w:type="spellStart"/>
      <w:r w:rsidR="00145D25">
        <w:t>udia</w:t>
      </w:r>
      <w:proofErr w:type="spellEnd"/>
      <w:r w:rsidR="00145D25">
        <w:t xml:space="preserve"> korištenja CPU.</w:t>
      </w:r>
    </w:p>
    <w:p w14:paraId="6E554C90" w14:textId="596722E0" w:rsidR="00E01F34" w:rsidRDefault="00E01F34" w:rsidP="00166F75"/>
    <w:p w14:paraId="0DF6B816" w14:textId="77777777" w:rsidR="0094457A" w:rsidRPr="00C30329" w:rsidRDefault="0094457A" w:rsidP="00743BBA"/>
    <w:p w14:paraId="799DB522" w14:textId="747B954E" w:rsidR="006E4716" w:rsidRDefault="007A6A96" w:rsidP="006E4716">
      <w:pPr>
        <w:pStyle w:val="Heading1"/>
      </w:pPr>
      <w:bookmarkStart w:id="18" w:name="_Toc112653917"/>
      <w:r w:rsidRPr="00C30329">
        <w:t>PROGRAMSKO RIJEŠENJE</w:t>
      </w:r>
      <w:r w:rsidR="006E4716" w:rsidRPr="00C30329">
        <w:t xml:space="preserve"> NATIVNE I VIŠEPLATFORMSKE APLIKACIJE</w:t>
      </w:r>
      <w:bookmarkEnd w:id="18"/>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 xml:space="preserve">sano rješenje korišteno kod implementacija zadane aplikacij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19" w:name="_Toc112653918"/>
      <w:r w:rsidRPr="00C30329">
        <w:lastRenderedPageBreak/>
        <w:t>Korištene tehnologije, alati i jezici</w:t>
      </w:r>
      <w:bookmarkEnd w:id="19"/>
    </w:p>
    <w:p w14:paraId="392147FB" w14:textId="77777777" w:rsidR="003E6F04" w:rsidRPr="00C30329" w:rsidRDefault="003E6F04" w:rsidP="003E6F04">
      <w:pPr>
        <w:pStyle w:val="Heading3"/>
      </w:pPr>
      <w:bookmarkStart w:id="20" w:name="_Toc112653919"/>
      <w:proofErr w:type="spellStart"/>
      <w:r w:rsidRPr="00C30329">
        <w:t>Flutter</w:t>
      </w:r>
      <w:bookmarkEnd w:id="20"/>
      <w:proofErr w:type="spellEnd"/>
    </w:p>
    <w:p w14:paraId="4CD346E4" w14:textId="77777777" w:rsidR="003E6F04" w:rsidRPr="00C30329" w:rsidRDefault="003E6F04" w:rsidP="003E6F04">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alata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performansi.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što su „</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i „</w:t>
      </w:r>
      <w:r w:rsidRPr="00C30329">
        <w:rPr>
          <w:i/>
          <w:iCs/>
        </w:rPr>
        <w:t xml:space="preserve"> </w:t>
      </w:r>
      <w:proofErr w:type="spellStart"/>
      <w:r w:rsidRPr="00C30329">
        <w:rPr>
          <w:i/>
          <w:iCs/>
        </w:rPr>
        <w:t>sound</w:t>
      </w:r>
      <w:proofErr w:type="spellEnd"/>
      <w:r w:rsidRPr="00C30329">
        <w:rPr>
          <w:i/>
          <w:iCs/>
        </w:rPr>
        <w:t xml:space="preserve"> </w:t>
      </w:r>
      <w:proofErr w:type="spellStart"/>
      <w:r w:rsidRPr="00C30329">
        <w:rPr>
          <w:i/>
          <w:iCs/>
        </w:rPr>
        <w:t>null</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60538972" w14:textId="77777777" w:rsidR="003E6F04" w:rsidRPr="00C30329" w:rsidRDefault="003E6F04" w:rsidP="003E6F04"/>
    <w:p w14:paraId="7FCCB479" w14:textId="77777777" w:rsidR="003E6F04" w:rsidRPr="00C30329" w:rsidRDefault="003E6F04" w:rsidP="003E6F04">
      <w:pPr>
        <w:pStyle w:val="Heading4"/>
        <w:numPr>
          <w:ilvl w:val="3"/>
          <w:numId w:val="30"/>
        </w:numPr>
      </w:pPr>
      <w:bookmarkStart w:id="21" w:name="_Toc112653920"/>
      <w:r w:rsidRPr="00C30329">
        <w:t>Arhitektura</w:t>
      </w:r>
      <w:bookmarkEnd w:id="21"/>
    </w:p>
    <w:p w14:paraId="6B3492E5" w14:textId="77777777" w:rsidR="003E6F04" w:rsidRPr="00C30329" w:rsidRDefault="003E6F04" w:rsidP="003E6F04">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5AF44EA8" w14:textId="77777777" w:rsidR="003E6F04" w:rsidRPr="00C30329" w:rsidRDefault="003E6F04" w:rsidP="003E6F04">
      <w:pPr>
        <w:ind w:left="357"/>
        <w:jc w:val="center"/>
      </w:pPr>
      <w:r w:rsidRPr="00C30329">
        <w:rPr>
          <w:noProof/>
        </w:rPr>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697A596C" w14:textId="77777777" w:rsidR="003E6F04" w:rsidRPr="00C30329" w:rsidRDefault="003E6F04" w:rsidP="003E6F04">
      <w:pPr>
        <w:pStyle w:val="Caption"/>
      </w:pPr>
      <w:r w:rsidRPr="00C30329">
        <w:t xml:space="preserve">Sl. </w:t>
      </w:r>
      <w:bookmarkStart w:id="22" w:name="Fig_DSK"/>
      <w:r w:rsidRPr="00C30329">
        <w:t>2.</w:t>
      </w:r>
      <w:r w:rsidR="007D08C7">
        <w:fldChar w:fldCharType="begin"/>
      </w:r>
      <w:r w:rsidR="007D08C7">
        <w:instrText xml:space="preserve"> SEQ Sl. \* ARABIC \s 1 </w:instrText>
      </w:r>
      <w:r w:rsidR="007D08C7">
        <w:fldChar w:fldCharType="separate"/>
      </w:r>
      <w:r w:rsidRPr="00C30329">
        <w:t>1</w:t>
      </w:r>
      <w:r w:rsidR="007D08C7">
        <w:fldChar w:fldCharType="end"/>
      </w:r>
      <w:r w:rsidRPr="00C30329">
        <w:t>.</w:t>
      </w:r>
      <w:bookmarkEnd w:id="22"/>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15C56EA3" w14:textId="77777777" w:rsidR="003E6F04" w:rsidRPr="00C30329" w:rsidRDefault="003E6F04" w:rsidP="003E6F04">
      <w:pPr>
        <w:pStyle w:val="Caption"/>
      </w:pPr>
    </w:p>
    <w:p w14:paraId="523213FE" w14:textId="77777777" w:rsidR="003E6F04" w:rsidRPr="00C30329" w:rsidRDefault="003E6F04" w:rsidP="003E6F04">
      <w:pPr>
        <w:ind w:left="357"/>
      </w:pPr>
      <w:r w:rsidRPr="00C30329">
        <w:lastRenderedPageBreak/>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6635DAA0" w14:textId="77777777" w:rsidR="003E6F04" w:rsidRPr="00C30329" w:rsidRDefault="003E6F04" w:rsidP="003E6F04">
      <w:pPr>
        <w:ind w:left="357"/>
      </w:pPr>
    </w:p>
    <w:p w14:paraId="3B1126C9" w14:textId="77777777" w:rsidR="003E6F04" w:rsidRPr="00C30329" w:rsidRDefault="003E6F04" w:rsidP="003E6F04">
      <w:pPr>
        <w:pStyle w:val="Heading4"/>
        <w:numPr>
          <w:ilvl w:val="3"/>
          <w:numId w:val="30"/>
        </w:numPr>
      </w:pPr>
      <w:bookmarkStart w:id="23" w:name="_Toc112653921"/>
      <w:proofErr w:type="spellStart"/>
      <w:r w:rsidRPr="00C30329">
        <w:t>Widgeti</w:t>
      </w:r>
      <w:proofErr w:type="spellEnd"/>
      <w:r w:rsidRPr="00C30329">
        <w:t xml:space="preserve"> i trenutno stanje aplikacije</w:t>
      </w:r>
      <w:bookmarkEnd w:id="23"/>
    </w:p>
    <w:p w14:paraId="1C09ADC3" w14:textId="77777777" w:rsidR="003E6F04" w:rsidRPr="00C30329" w:rsidRDefault="003E6F04" w:rsidP="003E6F04">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Pr="00C30329">
        <w:t>Widget</w:t>
      </w:r>
      <w:proofErr w:type="spellEnd"/>
      <w:r w:rsidRPr="00C30329">
        <w:t xml:space="preserve"> predstavlja osnovnu jedinicu za izgradnju korisničkog sučelja te je implementiran kao nepromjenjiva klasa, koja pomoću svoje „</w:t>
      </w:r>
      <w:proofErr w:type="spellStart"/>
      <w:r w:rsidRPr="00C30329">
        <w:rPr>
          <w:i/>
          <w:iCs/>
        </w:rPr>
        <w:t>build</w:t>
      </w:r>
      <w:proofErr w:type="spellEnd"/>
      <w:r w:rsidRPr="00C30329">
        <w:rPr>
          <w:i/>
          <w:iCs/>
        </w:rPr>
        <w:t>()“</w:t>
      </w:r>
      <w:r w:rsidRPr="00C30329">
        <w:t xml:space="preserve"> metode opisuje kako trenutno izgleda korisničko sučelje s obzirom na trenutno stanje unutar aplikacije [4]. Više različitih </w:t>
      </w:r>
      <w:proofErr w:type="spellStart"/>
      <w:r w:rsidRPr="00C30329">
        <w:t>widgeta</w:t>
      </w:r>
      <w:proofErr w:type="spellEnd"/>
      <w:r w:rsidRPr="00C30329">
        <w:t xml:space="preserve"> formiraju sučelje koristeći kompoziciju te tim stvaraju trenutnu sliku aplikacije s obzirom na trenutno stanje. Svaki </w:t>
      </w:r>
      <w:proofErr w:type="spellStart"/>
      <w:r w:rsidRPr="00C30329">
        <w:t>widget</w:t>
      </w:r>
      <w:proofErr w:type="spellEnd"/>
      <w:r w:rsidRPr="00C30329">
        <w:t xml:space="preserve"> od roditelja dobiva „</w:t>
      </w:r>
      <w:proofErr w:type="spellStart"/>
      <w:r w:rsidRPr="00C30329">
        <w:rPr>
          <w:i/>
          <w:iCs/>
        </w:rPr>
        <w:t>context</w:t>
      </w:r>
      <w:proofErr w:type="spellEnd"/>
      <w:r w:rsidRPr="00C30329">
        <w:rPr>
          <w:i/>
          <w:iCs/>
        </w:rPr>
        <w:t>“</w:t>
      </w:r>
      <w:r w:rsidRPr="00C30329">
        <w:t xml:space="preserve">, preko čega prima informacije o tome gdje se nalazi unutar formiranog stabla. Prilikom promjene stanja, kao na primjer pri reakciji na interakciju korisnika sa aplikacijom, pojedini </w:t>
      </w:r>
      <w:proofErr w:type="spellStart"/>
      <w:r w:rsidRPr="00C30329">
        <w:t>widget</w:t>
      </w:r>
      <w:proofErr w:type="spellEnd"/>
      <w:r w:rsidRPr="00C30329">
        <w:t xml:space="preserve"> unutar hijerarhije se može zamijeniti sa drugim te time reflektirati promijenjeno stanje unutar aplikacije.</w:t>
      </w:r>
    </w:p>
    <w:p w14:paraId="3A5BC2EB" w14:textId="77777777" w:rsidR="003E6F04" w:rsidRPr="00C30329" w:rsidRDefault="003E6F04" w:rsidP="003E6F04">
      <w:pPr>
        <w:ind w:left="357"/>
        <w:jc w:val="center"/>
      </w:pPr>
      <w:r w:rsidRPr="00C30329">
        <w:rPr>
          <w:noProof/>
        </w:rPr>
        <w:drawing>
          <wp:inline distT="0" distB="0" distL="0" distR="0" wp14:anchorId="4BF6AD00" wp14:editId="5157BB9B">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6D518A3C" w14:textId="77777777" w:rsidR="003E6F04" w:rsidRPr="00C30329" w:rsidRDefault="003E6F04" w:rsidP="003E6F04">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6C3109F8" w14:textId="77777777" w:rsidR="003E6F04" w:rsidRPr="00C30329" w:rsidRDefault="003E6F04" w:rsidP="003E6F04">
      <w:pPr>
        <w:pStyle w:val="Caption"/>
      </w:pPr>
      <w:r w:rsidRPr="00C30329">
        <w:t xml:space="preserve"> izvor: https://flutter.dev/docs/development/data-and-backend/state-mgmt/simple</w:t>
      </w:r>
    </w:p>
    <w:p w14:paraId="305857C5" w14:textId="77777777" w:rsidR="003E6F04" w:rsidRPr="00C30329" w:rsidRDefault="003E6F04" w:rsidP="003E6F04">
      <w:pPr>
        <w:pStyle w:val="Caption"/>
        <w:jc w:val="both"/>
      </w:pPr>
    </w:p>
    <w:p w14:paraId="482BF0F7" w14:textId="77777777" w:rsidR="003E6F04" w:rsidRPr="00C30329" w:rsidRDefault="003E6F04" w:rsidP="003E6F04">
      <w:pPr>
        <w:pStyle w:val="Caption"/>
        <w:jc w:val="both"/>
      </w:pPr>
      <w:r w:rsidRPr="00C30329">
        <w:t xml:space="preserve">Postoje dvije vrste </w:t>
      </w:r>
      <w:proofErr w:type="spellStart"/>
      <w:r w:rsidRPr="00C30329">
        <w:t>widgeta</w:t>
      </w:r>
      <w:proofErr w:type="spellEnd"/>
      <w:r w:rsidRPr="00C30329">
        <w:t>:</w:t>
      </w:r>
    </w:p>
    <w:p w14:paraId="58C809BF" w14:textId="77777777" w:rsidR="003E6F04" w:rsidRPr="00C30329" w:rsidRDefault="003E6F04" w:rsidP="003E6F04">
      <w:pPr>
        <w:pStyle w:val="ListParagraph"/>
        <w:numPr>
          <w:ilvl w:val="0"/>
          <w:numId w:val="35"/>
        </w:numPr>
      </w:pPr>
      <w:r w:rsidRPr="00C30329">
        <w:lastRenderedPageBreak/>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0D2AD24F" w14:textId="77777777" w:rsidR="003E6F04" w:rsidRPr="00C30329" w:rsidRDefault="003E6F04" w:rsidP="003E6F04">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3ED2E615" w14:textId="77777777" w:rsidR="003E6F04" w:rsidRPr="00C30329" w:rsidRDefault="003E6F04" w:rsidP="003E6F04">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 koja treba biti pozvana nakon svake promjene stanja 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trenutnog 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u</w:t>
      </w:r>
      <w:proofErr w:type="spellEnd"/>
      <w:r w:rsidRPr="00C30329">
        <w:t xml:space="preserve"> „</w:t>
      </w:r>
      <w:r w:rsidRPr="00C30329">
        <w:rPr>
          <w:i/>
          <w:iCs/>
        </w:rPr>
        <w:t>State“</w:t>
      </w:r>
      <w:r w:rsidRPr="00C30329">
        <w:t xml:space="preserve"> klase.</w:t>
      </w:r>
    </w:p>
    <w:p w14:paraId="3BD1951C" w14:textId="77777777" w:rsidR="003E6F04" w:rsidRPr="00C30329" w:rsidRDefault="003E6F04" w:rsidP="003E6F04"/>
    <w:p w14:paraId="72523912" w14:textId="77777777" w:rsidR="003E6F04" w:rsidRPr="00C30329" w:rsidRDefault="003E6F04" w:rsidP="003E6F04">
      <w:pPr>
        <w:pStyle w:val="Heading4"/>
        <w:numPr>
          <w:ilvl w:val="3"/>
          <w:numId w:val="30"/>
        </w:numPr>
      </w:pPr>
      <w:bookmarkStart w:id="24" w:name="_Toc112653922"/>
      <w:r w:rsidRPr="00C30329">
        <w:t>Propagacija stanja</w:t>
      </w:r>
      <w:bookmarkEnd w:id="24"/>
    </w:p>
    <w:p w14:paraId="576468F0" w14:textId="77777777" w:rsidR="003E6F04" w:rsidRPr="00C30329" w:rsidRDefault="003E6F04" w:rsidP="003E6F04">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421AB3B4" w14:textId="77777777" w:rsidR="003E6F04" w:rsidRPr="00C30329" w:rsidRDefault="003E6F04" w:rsidP="003E6F04">
      <w:pPr>
        <w:ind w:left="357"/>
        <w:jc w:val="center"/>
      </w:pPr>
      <w:r w:rsidRPr="00C30329">
        <w:rPr>
          <w:noProof/>
        </w:rPr>
        <w:drawing>
          <wp:inline distT="0" distB="0" distL="0" distR="0" wp14:anchorId="2DC504A6" wp14:editId="7A5017E3">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156CC52D" w14:textId="77777777" w:rsidR="003E6F04" w:rsidRPr="00C30329" w:rsidRDefault="003E6F04" w:rsidP="003E6F04">
      <w:pPr>
        <w:pStyle w:val="Caption"/>
      </w:pPr>
      <w:r w:rsidRPr="00C30329">
        <w:t>Sl. 2.3. „</w:t>
      </w:r>
      <w:proofErr w:type="spellStart"/>
      <w:r w:rsidRPr="00C30329">
        <w:rPr>
          <w:i/>
          <w:iCs/>
        </w:rPr>
        <w:t>InheritedWidget</w:t>
      </w:r>
      <w:proofErr w:type="spellEnd"/>
      <w:r w:rsidRPr="00C30329">
        <w:rPr>
          <w:i/>
          <w:iCs/>
        </w:rPr>
        <w:t>“</w:t>
      </w:r>
      <w:r w:rsidRPr="00C30329">
        <w:t>,</w:t>
      </w:r>
    </w:p>
    <w:p w14:paraId="08D51F73" w14:textId="77777777" w:rsidR="003E6F04" w:rsidRPr="00C30329" w:rsidRDefault="003E6F04" w:rsidP="003E6F04">
      <w:pPr>
        <w:pStyle w:val="Caption"/>
      </w:pPr>
      <w:r w:rsidRPr="00C30329">
        <w:t xml:space="preserve"> izvor: https://flutter.dev/docs/development/data-and-backend/state-mgmt/simple</w:t>
      </w:r>
    </w:p>
    <w:p w14:paraId="732438EB" w14:textId="77777777" w:rsidR="003E6F04" w:rsidRPr="00C30329" w:rsidRDefault="003E6F04" w:rsidP="003E6F04">
      <w:pPr>
        <w:spacing w:line="480" w:lineRule="auto"/>
      </w:pPr>
      <w:r w:rsidRPr="00C30329">
        <w:lastRenderedPageBreak/>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4FA88DC6" w14:textId="77777777" w:rsidR="003E6F04" w:rsidRPr="00C30329" w:rsidRDefault="003E6F04" w:rsidP="003E6F04">
      <w:pPr>
        <w:pStyle w:val="Heading4"/>
        <w:numPr>
          <w:ilvl w:val="3"/>
          <w:numId w:val="30"/>
        </w:numPr>
      </w:pPr>
      <w:bookmarkStart w:id="25" w:name="_Toc112653923"/>
      <w:r w:rsidRPr="00C30329">
        <w:t>Prikazivanje korisničkog sučelja</w:t>
      </w:r>
      <w:bookmarkEnd w:id="25"/>
    </w:p>
    <w:p w14:paraId="1053CF42" w14:textId="77777777" w:rsidR="003E6F04" w:rsidRPr="00C30329" w:rsidRDefault="003E6F04" w:rsidP="003E6F04">
      <w:proofErr w:type="spellStart"/>
      <w:r w:rsidRPr="00C30329">
        <w:t>Nativne</w:t>
      </w:r>
      <w:proofErr w:type="spellEnd"/>
      <w:r w:rsidRPr="00C30329">
        <w:t xml:space="preserve"> aplikacije, kao ona primjer u Androidu koje se pišu u Java programskom jeziku, zajedno sa svojim bibliotekama pružaju komponente koje predstavljaju što se prikazuje na ekranu. Ti elementi se koriste od strane </w:t>
      </w:r>
      <w:proofErr w:type="spellStart"/>
      <w:r w:rsidRPr="00C30329">
        <w:rPr>
          <w:i/>
          <w:iCs/>
        </w:rPr>
        <w:t>Skia</w:t>
      </w:r>
      <w:proofErr w:type="spellEnd"/>
      <w:r w:rsidRPr="00C30329">
        <w:t xml:space="preserve"> programa koji upravlja grafičkom karticom te ovisno o primljenim komponentama govori grafičkoj kartici što da prikaže na ekranu. Obično, </w:t>
      </w:r>
      <w:proofErr w:type="spellStart"/>
      <w:r w:rsidRPr="00C30329">
        <w:t>višeplatformske</w:t>
      </w:r>
      <w:proofErr w:type="spellEnd"/>
      <w:r w:rsidRPr="00C30329">
        <w:t xml:space="preserve"> tehnologije iskorištavaju ovo već postojeću implementaciju </w:t>
      </w:r>
      <w:proofErr w:type="spellStart"/>
      <w:r w:rsidRPr="00C30329">
        <w:t>nativnih</w:t>
      </w:r>
      <w:proofErr w:type="spellEnd"/>
      <w:r w:rsidRPr="00C30329">
        <w:t xml:space="preserve"> tehnologija te jednostavno fasada preko njih koja komunicira s obje platforme. </w:t>
      </w:r>
      <w:proofErr w:type="spellStart"/>
      <w:r w:rsidRPr="00C30329">
        <w:t>Flutter</w:t>
      </w:r>
      <w:proofErr w:type="spellEnd"/>
      <w:r w:rsidRPr="00C30329">
        <w:t xml:space="preserve"> je drugačiji po tome što totalno zamjenjuje tu već postojeću funkcionalnost </w:t>
      </w:r>
      <w:proofErr w:type="spellStart"/>
      <w:r w:rsidRPr="00C30329">
        <w:t>nativnih</w:t>
      </w:r>
      <w:proofErr w:type="spellEnd"/>
      <w:r w:rsidRPr="00C30329">
        <w:t xml:space="preserve"> tehnologija sa svojom. Time se postiže bolja i brža komunicira sa </w:t>
      </w:r>
      <w:proofErr w:type="spellStart"/>
      <w:r w:rsidRPr="00C30329">
        <w:rPr>
          <w:i/>
          <w:iCs/>
        </w:rPr>
        <w:t>Skia</w:t>
      </w:r>
      <w:proofErr w:type="spellEnd"/>
      <w:r w:rsidRPr="00C30329">
        <w:t xml:space="preserve"> programom te ima bolju kontrolu. Tome što se prikazuje na korisničkom sučelju.</w:t>
      </w:r>
    </w:p>
    <w:p w14:paraId="7A42C0C9" w14:textId="77777777" w:rsidR="003E6F04" w:rsidRPr="00C30329" w:rsidRDefault="003E6F04" w:rsidP="003E6F04"/>
    <w:p w14:paraId="6DEAC67E" w14:textId="77777777" w:rsidR="003E6F04" w:rsidRPr="00C30329" w:rsidRDefault="003E6F04" w:rsidP="003E6F04">
      <w:r w:rsidRPr="00C30329">
        <w:rPr>
          <w:noProof/>
        </w:rPr>
        <w:drawing>
          <wp:inline distT="0" distB="0" distL="0" distR="0" wp14:anchorId="6DB15985" wp14:editId="47C43F79">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62CDCA21" w14:textId="77777777" w:rsidR="003E6F04" w:rsidRPr="00C30329" w:rsidRDefault="003E6F04" w:rsidP="003E6F04">
      <w:pPr>
        <w:jc w:val="center"/>
      </w:pPr>
      <w:r w:rsidRPr="00C30329">
        <w:t>Sl. 2.4. Komuniciranje sa GPU</w:t>
      </w:r>
    </w:p>
    <w:p w14:paraId="0BD045A8" w14:textId="77777777" w:rsidR="003E6F04" w:rsidRPr="00C30329" w:rsidRDefault="003E6F04" w:rsidP="003E6F04"/>
    <w:p w14:paraId="500D0690" w14:textId="77777777" w:rsidR="003E6F04" w:rsidRPr="00C30329" w:rsidRDefault="003E6F04" w:rsidP="003E6F04"/>
    <w:p w14:paraId="1EC1958F" w14:textId="77777777" w:rsidR="003E6F04" w:rsidRPr="00C30329" w:rsidRDefault="003E6F04" w:rsidP="003E6F04">
      <w:proofErr w:type="spellStart"/>
      <w:r w:rsidRPr="00C30329">
        <w:lastRenderedPageBreak/>
        <w:t>Flutter</w:t>
      </w:r>
      <w:proofErr w:type="spellEnd"/>
      <w:r w:rsidRPr="00C30329">
        <w:t xml:space="preserve"> kao rješenje za određivanje što se prikazuje na korisničkom sučelju, koristi kompozicijsku strukturu stabla, i to tri različite vrsta stabla. [5]</w:t>
      </w:r>
    </w:p>
    <w:p w14:paraId="03936139" w14:textId="77777777" w:rsidR="003E6F04" w:rsidRPr="00C30329" w:rsidRDefault="003E6F04" w:rsidP="003E6F04">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48058C1E" w14:textId="77777777" w:rsidR="003E6F04" w:rsidRPr="00C30329" w:rsidRDefault="003E6F04" w:rsidP="003E6F04">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17DD2E85" w14:textId="77777777" w:rsidR="003E6F04" w:rsidRPr="00C30329" w:rsidRDefault="003E6F04" w:rsidP="003E6F04">
      <w:pPr>
        <w:pStyle w:val="ListParagraph"/>
        <w:numPr>
          <w:ilvl w:val="0"/>
          <w:numId w:val="36"/>
        </w:numPr>
      </w:pPr>
      <w:r w:rsidRPr="00C30329">
        <w:t>Stablo prikaza („</w:t>
      </w:r>
      <w:proofErr w:type="spellStart"/>
      <w:r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1B4E7312" w14:textId="77777777" w:rsidR="003E6F04" w:rsidRPr="00C30329" w:rsidRDefault="003E6F04" w:rsidP="003E6F04"/>
    <w:p w14:paraId="2BA12958" w14:textId="77777777" w:rsidR="003E6F04" w:rsidRPr="00C30329" w:rsidRDefault="003E6F04" w:rsidP="003E6F04">
      <w:r w:rsidRPr="00C30329">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 Postupak prikazivanja korisničkog sučelja, započinje pozivanjem „</w:t>
      </w:r>
      <w:proofErr w:type="spellStart"/>
      <w:r w:rsidRPr="00C30329">
        <w:rPr>
          <w:i/>
          <w:iCs/>
        </w:rPr>
        <w:t>build</w:t>
      </w:r>
      <w:proofErr w:type="spellEnd"/>
      <w:r w:rsidRPr="00C30329">
        <w:rPr>
          <w:i/>
          <w:iCs/>
        </w:rPr>
        <w:t>“</w:t>
      </w:r>
      <w:r w:rsidRPr="00C30329">
        <w:t xml:space="preserve"> fazom, unutar koje se izvršavaju „</w:t>
      </w:r>
      <w:proofErr w:type="spellStart"/>
      <w:r w:rsidRPr="00C30329">
        <w:rPr>
          <w:i/>
          <w:iCs/>
        </w:rPr>
        <w:t>build</w:t>
      </w:r>
      <w:proofErr w:type="spellEnd"/>
      <w:r w:rsidRPr="00C30329">
        <w:rPr>
          <w:i/>
          <w:iCs/>
        </w:rPr>
        <w:t>“</w:t>
      </w:r>
      <w:r w:rsidRPr="00C30329">
        <w:t xml:space="preserve"> metode pojedinih </w:t>
      </w:r>
      <w:proofErr w:type="spellStart"/>
      <w:r w:rsidRPr="00C30329">
        <w:t>widgeta</w:t>
      </w:r>
      <w:proofErr w:type="spellEnd"/>
      <w:r w:rsidRPr="00C30329">
        <w:t xml:space="preserve">. Iako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tokom izvođenja  „</w:t>
      </w:r>
      <w:proofErr w:type="spellStart"/>
      <w:r w:rsidRPr="00C30329">
        <w:rPr>
          <w:i/>
          <w:iCs/>
        </w:rPr>
        <w:t>build</w:t>
      </w:r>
      <w:proofErr w:type="spellEnd"/>
      <w:r w:rsidRPr="00C30329">
        <w:rPr>
          <w:i/>
          <w:iCs/>
        </w:rPr>
        <w:t xml:space="preserve">“ </w:t>
      </w:r>
      <w:r w:rsidRPr="00C30329">
        <w:t xml:space="preserve">metode </w:t>
      </w:r>
      <w:proofErr w:type="spellStart"/>
      <w:r w:rsidRPr="00C30329">
        <w:t>Flutter</w:t>
      </w:r>
      <w:proofErr w:type="spellEnd"/>
      <w:r w:rsidRPr="00C30329">
        <w:t xml:space="preserve"> može ubaciti nove </w:t>
      </w:r>
      <w:proofErr w:type="spellStart"/>
      <w:r w:rsidRPr="00C30329">
        <w:t>widgete</w:t>
      </w:r>
      <w:proofErr w:type="spellEnd"/>
      <w:r w:rsidRPr="00C30329">
        <w:t xml:space="preserve"> u stablo, čija uloga može biti skrivena unutar nekih od </w:t>
      </w:r>
      <w:proofErr w:type="spellStart"/>
      <w:r w:rsidRPr="00C30329">
        <w:t>widgeta</w:t>
      </w:r>
      <w:proofErr w:type="spellEnd"/>
      <w:r w:rsidRPr="00C30329">
        <w:t xml:space="preserve"> koje </w:t>
      </w:r>
      <w:proofErr w:type="spellStart"/>
      <w:r w:rsidRPr="00C30329">
        <w:t>Flutter</w:t>
      </w:r>
      <w:proofErr w:type="spellEnd"/>
      <w:r w:rsidRPr="00C30329">
        <w:t xml:space="preserve"> pruža. Tokom izvođenja „</w:t>
      </w:r>
      <w:proofErr w:type="spellStart"/>
      <w:r w:rsidRPr="00C30329">
        <w:rPr>
          <w:i/>
          <w:iCs/>
        </w:rPr>
        <w:t>build</w:t>
      </w:r>
      <w:proofErr w:type="spellEnd"/>
      <w:r w:rsidRPr="00C30329">
        <w:rPr>
          <w:i/>
          <w:iCs/>
        </w:rPr>
        <w:t>“</w:t>
      </w:r>
      <w:r w:rsidRPr="00C30329">
        <w:t xml:space="preserve"> faze, </w:t>
      </w:r>
      <w:proofErr w:type="spellStart"/>
      <w:r w:rsidRPr="00C30329">
        <w:t>Flutter</w:t>
      </w:r>
      <w:proofErr w:type="spellEnd"/>
      <w:r w:rsidRPr="00C30329">
        <w:t xml:space="preserve">. Preslikava stablo </w:t>
      </w:r>
      <w:proofErr w:type="spellStart"/>
      <w:r w:rsidRPr="00C30329">
        <w:t>widgeta</w:t>
      </w:r>
      <w:proofErr w:type="spellEnd"/>
      <w:r w:rsidRPr="00C30329">
        <w:t xml:space="preserve"> u stablo elemenata u odnosu jedan na prema jedan. </w:t>
      </w:r>
      <w:proofErr w:type="spellStart"/>
      <w:r w:rsidRPr="00C30329">
        <w:t>Stalbo</w:t>
      </w:r>
      <w:proofErr w:type="spellEnd"/>
      <w:r w:rsidRPr="00C30329">
        <w:t xml:space="preserve"> elemenata predstavlja stvarni opis komponente korisničkog sučelja za pojedini </w:t>
      </w:r>
      <w:proofErr w:type="spellStart"/>
      <w:r w:rsidRPr="00C30329">
        <w:t>widget</w:t>
      </w:r>
      <w:proofErr w:type="spellEnd"/>
      <w:r w:rsidRPr="00C30329">
        <w:t xml:space="preserve"> zajedno sa njegovim stanjem, ako je „</w:t>
      </w:r>
      <w:proofErr w:type="spellStart"/>
      <w:r w:rsidRPr="00C30329">
        <w:rPr>
          <w:i/>
          <w:iCs/>
        </w:rPr>
        <w:t>StatefulWidget</w:t>
      </w:r>
      <w:proofErr w:type="spellEnd"/>
      <w:r w:rsidRPr="00C30329">
        <w:rPr>
          <w:i/>
          <w:iCs/>
        </w:rPr>
        <w:t>“</w:t>
      </w:r>
      <w:r w:rsidRPr="00C30329">
        <w:t xml:space="preserve">, povezuje stablo </w:t>
      </w:r>
      <w:proofErr w:type="spellStart"/>
      <w:r w:rsidRPr="00C30329">
        <w:t>widgeta</w:t>
      </w:r>
      <w:proofErr w:type="spellEnd"/>
      <w:r w:rsidRPr="00C30329">
        <w:t xml:space="preserve"> i stablo prikaza te upravlja stablima. Svaki element zna koji mu je pripadajući </w:t>
      </w:r>
      <w:proofErr w:type="spellStart"/>
      <w:r w:rsidRPr="00C30329">
        <w:t>widget</w:t>
      </w:r>
      <w:proofErr w:type="spellEnd"/>
      <w:r w:rsidRPr="00C30329">
        <w:t xml:space="preserve"> iz stabla </w:t>
      </w:r>
      <w:proofErr w:type="spellStart"/>
      <w:r w:rsidRPr="00C30329">
        <w:t>widgeta</w:t>
      </w:r>
      <w:proofErr w:type="spellEnd"/>
      <w:r w:rsidRPr="00C30329">
        <w:t xml:space="preserve">, tako što zna koji je njegov tip te koji je njegov ključ, ako postoji. Ključ služi kao jedinstveni identifikator koji se može predati svakom </w:t>
      </w:r>
      <w:proofErr w:type="spellStart"/>
      <w:r w:rsidRPr="00C30329">
        <w:t>widgetu</w:t>
      </w:r>
      <w:proofErr w:type="spellEnd"/>
      <w:r w:rsidRPr="00C30329">
        <w:t xml:space="preserve">, kako bi element unutar stabla elemenata mogao bolje odrediti sa kojim je </w:t>
      </w:r>
      <w:proofErr w:type="spellStart"/>
      <w:r w:rsidRPr="00C30329">
        <w:t>widgetom</w:t>
      </w:r>
      <w:proofErr w:type="spellEnd"/>
      <w:r w:rsidRPr="00C30329">
        <w:t xml:space="preserve"> povezan.</w:t>
      </w:r>
    </w:p>
    <w:p w14:paraId="60BBEA76" w14:textId="77777777" w:rsidR="003E6F04" w:rsidRPr="00C30329" w:rsidRDefault="003E6F04" w:rsidP="003E6F04">
      <w:pPr>
        <w:jc w:val="center"/>
      </w:pPr>
      <w:r w:rsidRPr="00C30329">
        <w:rPr>
          <w:noProof/>
        </w:rPr>
        <w:drawing>
          <wp:inline distT="0" distB="0" distL="0" distR="0" wp14:anchorId="4EC3DE0C" wp14:editId="4B2A4B13">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241E9460" w14:textId="77777777" w:rsidR="003E6F04" w:rsidRPr="00C30329" w:rsidRDefault="003E6F04" w:rsidP="003E6F04">
      <w:pPr>
        <w:pStyle w:val="Caption"/>
      </w:pPr>
      <w:r w:rsidRPr="00C30329">
        <w:t xml:space="preserve">Sl. 2.5. Stablo </w:t>
      </w:r>
      <w:proofErr w:type="spellStart"/>
      <w:r w:rsidRPr="00C30329">
        <w:t>widgeta</w:t>
      </w:r>
      <w:proofErr w:type="spellEnd"/>
      <w:r w:rsidRPr="00C30329">
        <w:t xml:space="preserve"> i stablo elemenata,</w:t>
      </w:r>
    </w:p>
    <w:p w14:paraId="442EE2BE" w14:textId="77777777" w:rsidR="003E6F04" w:rsidRPr="00C30329" w:rsidRDefault="003E6F04" w:rsidP="003E6F04">
      <w:pPr>
        <w:pStyle w:val="Caption"/>
      </w:pPr>
      <w:r w:rsidRPr="00C30329">
        <w:t xml:space="preserve"> izvor: https://docs.flutter.dev/resources/architectural-overview</w:t>
      </w:r>
    </w:p>
    <w:p w14:paraId="55BD71E2" w14:textId="77777777" w:rsidR="003E6F04" w:rsidRPr="00C30329" w:rsidRDefault="003E6F04" w:rsidP="003E6F04"/>
    <w:p w14:paraId="5FC6C34A" w14:textId="77777777" w:rsidR="003E6F04" w:rsidRPr="00C30329" w:rsidRDefault="003E6F04" w:rsidP="003E6F04">
      <w:r w:rsidRPr="00C30329">
        <w:lastRenderedPageBreak/>
        <w:t xml:space="preserve">Svaki element unutar stabla </w:t>
      </w:r>
      <w:proofErr w:type="spellStart"/>
      <w:r w:rsidRPr="00C30329">
        <w:t>elemnata</w:t>
      </w:r>
      <w:proofErr w:type="spellEnd"/>
      <w:r w:rsidRPr="00C30329">
        <w:t xml:space="preserve"> je jedan od dva osnovna tipa elemenata:</w:t>
      </w:r>
    </w:p>
    <w:p w14:paraId="673EE611" w14:textId="77777777" w:rsidR="003E6F04" w:rsidRPr="00C30329" w:rsidRDefault="003E6F04" w:rsidP="003E6F04">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730D0180" w14:textId="77777777" w:rsidR="003E6F04" w:rsidRPr="00C30329" w:rsidRDefault="003E6F04" w:rsidP="003E6F04">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54FF77D8" w14:textId="77777777" w:rsidR="003E6F04" w:rsidRPr="00C30329" w:rsidRDefault="003E6F04" w:rsidP="003E6F04">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67A58C7B" w14:textId="77777777" w:rsidR="003E6F04" w:rsidRPr="00C30329" w:rsidRDefault="003E6F04" w:rsidP="003E6F04">
      <w:r w:rsidRPr="00C30329">
        <w:t>Stablo prikaza se sastoji od različitih objekata prikaza kao na primjer „</w:t>
      </w:r>
      <w:proofErr w:type="spellStart"/>
      <w:r w:rsidRPr="00C30329">
        <w:t>RenderImage</w:t>
      </w:r>
      <w:proofErr w:type="spellEnd"/>
      <w:r w:rsidRPr="00C30329">
        <w:rPr>
          <w:i/>
          <w:iCs/>
        </w:rPr>
        <w:t>“</w:t>
      </w:r>
      <w:r w:rsidRPr="00C30329">
        <w:t xml:space="preserve"> ili „</w:t>
      </w:r>
      <w:proofErr w:type="spellStart"/>
      <w:r w:rsidRPr="00C30329">
        <w:t>RenderParagraph</w:t>
      </w:r>
      <w:proofErr w:type="spellEnd"/>
      <w:r w:rsidRPr="00C30329">
        <w:rPr>
          <w:i/>
          <w:iCs/>
        </w:rPr>
        <w:t>“</w:t>
      </w:r>
      <w:r w:rsidRPr="00C30329">
        <w:t>, koji nasljeđuju od osnovnog tipa „</w:t>
      </w:r>
      <w:proofErr w:type="spellStart"/>
      <w:r w:rsidRPr="00C30329">
        <w:t>RenderObject</w:t>
      </w:r>
      <w:proofErr w:type="spellEnd"/>
      <w:r w:rsidRPr="00C30329">
        <w:rPr>
          <w:i/>
          <w:iCs/>
        </w:rPr>
        <w:t>“</w:t>
      </w:r>
      <w:r w:rsidRPr="00C30329">
        <w:t xml:space="preserve">. Svaki objekt sadrži informacije o tome kako pozicionirati i nacrtati pojedini </w:t>
      </w:r>
      <w:proofErr w:type="spellStart"/>
      <w:r w:rsidRPr="00C30329">
        <w:t>widget</w:t>
      </w:r>
      <w:proofErr w:type="spellEnd"/>
      <w:r w:rsidRPr="00C30329">
        <w:t xml:space="preserve"> na korisničkom sučelju. Sastavljeno je na principu da svaki objekt zna samo tko su mu djeca unutar stabla te koja su njihova ograničenja s obzirom na veličinu. Koristeći taj princip, </w:t>
      </w:r>
      <w:proofErr w:type="spellStart"/>
      <w:r w:rsidRPr="00C30329">
        <w:t>Flutter</w:t>
      </w:r>
      <w:proofErr w:type="spellEnd"/>
      <w:r w:rsidRPr="00C30329">
        <w:t xml:space="preserve"> prolazi </w:t>
      </w:r>
      <w:proofErr w:type="spellStart"/>
      <w:r w:rsidRPr="00C30329">
        <w:t>korz</w:t>
      </w:r>
      <w:proofErr w:type="spellEnd"/>
      <w:r w:rsidRPr="00C30329">
        <w:t xml:space="preserve"> stablo koristeći „</w:t>
      </w:r>
      <w:proofErr w:type="spellStart"/>
      <w:r w:rsidRPr="00C30329">
        <w:t>deth-first</w:t>
      </w:r>
      <w:proofErr w:type="spellEnd"/>
      <w:r w:rsidRPr="00C30329">
        <w:rPr>
          <w:i/>
          <w:iCs/>
        </w:rPr>
        <w:t>“</w:t>
      </w:r>
      <w:r w:rsidRPr="00C30329">
        <w:t xml:space="preserve"> iteraciju stabla. Prilikom posjete, svaki objekt preda </w:t>
      </w:r>
      <w:proofErr w:type="spellStart"/>
      <w:r w:rsidRPr="00C30329">
        <w:t>dijeci</w:t>
      </w:r>
      <w:proofErr w:type="spellEnd"/>
      <w:r w:rsidRPr="00C30329">
        <w:t xml:space="preserve"> njihova dimenzijska ograničenja. Dijete pojedinog objekta, s obzirom na predana ograničenja, odgovori roditelju koje će mu biti dimenzije. Koristeći ovu tehniku, moguće je proći kroz stablo u linearnom vremenu (</w:t>
      </w:r>
      <w:r w:rsidRPr="00C30329">
        <w:rPr>
          <w:i/>
          <w:iCs/>
        </w:rPr>
        <w:t>O(n)</w:t>
      </w:r>
      <w:r w:rsidRPr="00C30329">
        <w:t>). Nakon završetka prolaska kroz stablo, određene su dimenzije svakog objekta te su spremni za prikaz na korisničkom sučelju.</w:t>
      </w:r>
    </w:p>
    <w:p w14:paraId="550B43EB" w14:textId="77777777" w:rsidR="003E6F04" w:rsidRPr="00C30329" w:rsidRDefault="003E6F04" w:rsidP="003E6F04">
      <w:r w:rsidRPr="00C30329">
        <w:rPr>
          <w:noProof/>
        </w:rPr>
        <w:drawing>
          <wp:inline distT="0" distB="0" distL="0" distR="0" wp14:anchorId="308EF424" wp14:editId="7738D38E">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2C39642A" w14:textId="77777777" w:rsidR="003E6F04" w:rsidRPr="00C30329" w:rsidRDefault="003E6F04" w:rsidP="003E6F04">
      <w:pPr>
        <w:pStyle w:val="Caption"/>
      </w:pPr>
      <w:r w:rsidRPr="00C30329">
        <w:t xml:space="preserve">Sl. 2.5. Stabla </w:t>
      </w:r>
      <w:proofErr w:type="spellStart"/>
      <w:r w:rsidRPr="00C30329">
        <w:t>Fluttera</w:t>
      </w:r>
      <w:proofErr w:type="spellEnd"/>
      <w:r w:rsidRPr="00C30329">
        <w:t>,</w:t>
      </w:r>
    </w:p>
    <w:p w14:paraId="30C47846" w14:textId="77777777" w:rsidR="003E6F04" w:rsidRPr="00C30329" w:rsidRDefault="003E6F04" w:rsidP="003E6F04">
      <w:pPr>
        <w:pStyle w:val="Caption"/>
      </w:pPr>
      <w:r w:rsidRPr="00C30329">
        <w:t xml:space="preserve"> izvor: https://docs.flutter.dev/resources/architectural-overview</w:t>
      </w:r>
    </w:p>
    <w:p w14:paraId="7C46E72C" w14:textId="77777777" w:rsidR="003E6F04" w:rsidRPr="00C30329" w:rsidRDefault="003E6F04" w:rsidP="003E6F04"/>
    <w:p w14:paraId="471F89B5" w14:textId="77777777" w:rsidR="003E6F04" w:rsidRPr="00C30329" w:rsidRDefault="003E6F04" w:rsidP="003E6F04"/>
    <w:p w14:paraId="1FF2AF03" w14:textId="77777777" w:rsidR="003E6F04" w:rsidRPr="00C30329" w:rsidRDefault="003E6F04" w:rsidP="003E6F04"/>
    <w:p w14:paraId="3C30B9CA" w14:textId="77777777" w:rsidR="003E6F04" w:rsidRPr="00C30329" w:rsidRDefault="003E6F04" w:rsidP="003E6F04">
      <w:pPr>
        <w:pStyle w:val="Heading4"/>
        <w:numPr>
          <w:ilvl w:val="3"/>
          <w:numId w:val="30"/>
        </w:numPr>
      </w:pPr>
      <w:bookmarkStart w:id="26" w:name="_Toc112653924"/>
      <w:r w:rsidRPr="00C30329">
        <w:lastRenderedPageBreak/>
        <w:t>Prikazivanje promjene stanja</w:t>
      </w:r>
      <w:bookmarkEnd w:id="26"/>
    </w:p>
    <w:p w14:paraId="345460F6" w14:textId="77777777" w:rsidR="003E6F04" w:rsidRPr="00C30329" w:rsidRDefault="003E6F04" w:rsidP="003E6F04">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24188A65" w14:textId="77777777" w:rsidR="003E6F04" w:rsidRPr="00C30329" w:rsidRDefault="003E6F04" w:rsidP="003E6F04"/>
    <w:p w14:paraId="5C82140A" w14:textId="77777777" w:rsidR="003E6F04" w:rsidRPr="00C30329" w:rsidRDefault="003E6F04" w:rsidP="003E6F04"/>
    <w:p w14:paraId="0547AB30" w14:textId="77777777" w:rsidR="003E6F04" w:rsidRPr="00C30329" w:rsidRDefault="003E6F04" w:rsidP="003E6F04"/>
    <w:p w14:paraId="297F04F7" w14:textId="77777777" w:rsidR="003E6F04" w:rsidRPr="00C30329" w:rsidRDefault="003E6F04" w:rsidP="003E6F04"/>
    <w:p w14:paraId="08EE37DF" w14:textId="77777777" w:rsidR="003E6F04" w:rsidRPr="00C30329" w:rsidRDefault="003E6F04" w:rsidP="003E6F04">
      <w:pPr>
        <w:pStyle w:val="Heading3"/>
      </w:pPr>
      <w:bookmarkStart w:id="27" w:name="_Toc112653925"/>
      <w:proofErr w:type="spellStart"/>
      <w:r w:rsidRPr="00C30329">
        <w:t>SwiftUI</w:t>
      </w:r>
      <w:bookmarkEnd w:id="27"/>
      <w:proofErr w:type="spellEnd"/>
    </w:p>
    <w:p w14:paraId="35E22C12" w14:textId="77777777" w:rsidR="003E6F04" w:rsidRPr="00C30329" w:rsidRDefault="003E6F04" w:rsidP="003E6F04">
      <w:proofErr w:type="spellStart"/>
      <w:r w:rsidRPr="00C30329">
        <w:t>SwiftUI</w:t>
      </w:r>
      <w:proofErr w:type="spellEnd"/>
      <w:r w:rsidRPr="00C30329">
        <w:t xml:space="preserve"> je novi Apple-ov alat za razvoj korisničkih sučelja za </w:t>
      </w:r>
      <w:proofErr w:type="spellStart"/>
      <w:r w:rsidRPr="00C30329">
        <w:t>iOS</w:t>
      </w:r>
      <w:proofErr w:type="spellEnd"/>
      <w:r w:rsidRPr="00C30329">
        <w:t xml:space="preserve">, </w:t>
      </w:r>
      <w:proofErr w:type="spellStart"/>
      <w:r w:rsidRPr="00C30329">
        <w:t>macOS</w:t>
      </w:r>
      <w:proofErr w:type="spellEnd"/>
      <w:r w:rsidRPr="00C30329">
        <w:t xml:space="preserve">, </w:t>
      </w:r>
      <w:proofErr w:type="spellStart"/>
      <w:r w:rsidRPr="00C30329">
        <w:t>tvOS</w:t>
      </w:r>
      <w:proofErr w:type="spellEnd"/>
      <w:r w:rsidRPr="00C30329">
        <w:t xml:space="preserve"> i </w:t>
      </w:r>
      <w:proofErr w:type="spellStart"/>
      <w:r w:rsidRPr="00C30329">
        <w:t>watchOS</w:t>
      </w:r>
      <w:proofErr w:type="spellEnd"/>
      <w:r w:rsidRPr="00C30329">
        <w:t xml:space="preserve">. Omogućen je za korištenje prvi puta od 2019 godine od kada ga Apple unaprjeđuje iz godine i godinu [6]. Kao programski jezik koristi se Swift. Swift je programski jezik namijenjen za opću namjenu pri uzimanju modernog pristupa kod sigurnosti, performansi i metodologijama dobrog dizajna [7]. Swift je </w:t>
      </w:r>
      <w:proofErr w:type="spellStart"/>
      <w:r w:rsidRPr="00C30329">
        <w:t>namjenjen</w:t>
      </w:r>
      <w:proofErr w:type="spellEnd"/>
      <w:r w:rsidRPr="00C30329">
        <w:t xml:space="preserve"> da zamjeni </w:t>
      </w:r>
      <w:proofErr w:type="spellStart"/>
      <w:r w:rsidRPr="00C30329">
        <w:rPr>
          <w:i/>
          <w:iCs/>
        </w:rPr>
        <w:t>Objective</w:t>
      </w:r>
      <w:proofErr w:type="spellEnd"/>
      <w:r w:rsidRPr="00C30329">
        <w:rPr>
          <w:i/>
          <w:iCs/>
        </w:rPr>
        <w:t>-C</w:t>
      </w:r>
      <w:r w:rsidRPr="00C30329">
        <w:t xml:space="preserve"> programski jezik te se koristi za razvoj svih aplikacija na Apple platformama.</w:t>
      </w:r>
    </w:p>
    <w:p w14:paraId="40C18202" w14:textId="77777777" w:rsidR="003E6F04" w:rsidRPr="00C30329" w:rsidRDefault="003E6F04" w:rsidP="003E6F04"/>
    <w:p w14:paraId="5AA56DE7" w14:textId="77777777" w:rsidR="003E6F04" w:rsidRPr="00C30329" w:rsidRDefault="003E6F04" w:rsidP="003E6F04">
      <w:pPr>
        <w:pStyle w:val="Heading4"/>
        <w:numPr>
          <w:ilvl w:val="3"/>
          <w:numId w:val="30"/>
        </w:numPr>
      </w:pPr>
      <w:bookmarkStart w:id="28" w:name="_Toc112653926"/>
      <w:r w:rsidRPr="00C30329">
        <w:t xml:space="preserve">Razlika sa </w:t>
      </w:r>
      <w:proofErr w:type="spellStart"/>
      <w:r w:rsidRPr="00C30329">
        <w:rPr>
          <w:i/>
          <w:iCs/>
        </w:rPr>
        <w:t>UIKit</w:t>
      </w:r>
      <w:proofErr w:type="spellEnd"/>
      <w:r w:rsidRPr="00C30329">
        <w:t xml:space="preserve"> alatom</w:t>
      </w:r>
      <w:bookmarkEnd w:id="28"/>
    </w:p>
    <w:p w14:paraId="17761555" w14:textId="1697CD27" w:rsidR="003E6F04" w:rsidRDefault="003E6F04" w:rsidP="003E6F04">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xml:space="preserve">) te ih povezuje kako bi stvorio hijerarhiju prikaza koje skupa čine korisničko sučelje. </w:t>
      </w:r>
      <w:r w:rsidRPr="00C30329">
        <w:lastRenderedPageBreak/>
        <w:t xml:space="preserve">Prilikom promjena na ekran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Ovaj deklarativni pristup pri stvaranju prikaza na ekranu ne zahtijeva ručno stvaranje i brisanje prikaza na ekran od strane programera, što smanjuje kompleksnost i mogućnost grešaka u kodu. </w:t>
      </w:r>
      <w:proofErr w:type="spellStart"/>
      <w:r w:rsidRPr="00C30329">
        <w:rPr>
          <w:i/>
          <w:iCs/>
        </w:rPr>
        <w:t>SwiftUI</w:t>
      </w:r>
      <w:proofErr w:type="spellEnd"/>
      <w:r w:rsidRPr="00C30329">
        <w:t xml:space="preserve"> se oslanja na mogućnosti samog </w:t>
      </w:r>
      <w:r w:rsidRPr="00C30329">
        <w:rPr>
          <w:i/>
          <w:iCs/>
        </w:rPr>
        <w:t>Swift</w:t>
      </w:r>
      <w:r w:rsidRPr="00C30329">
        <w:t xml:space="preserve"> programskog jezika, što zahtjeva promjenu jezika kako bi se unaprijedio. Ovo je vrlo bitna stavka kod odabira alatka u kojem će programer izraditi aplikaciju. Animacije su važan dio svake aplikacije, sa </w:t>
      </w:r>
      <w:proofErr w:type="spellStart"/>
      <w:r w:rsidRPr="00C30329">
        <w:t>SwiftUI</w:t>
      </w:r>
      <w:proofErr w:type="spellEnd"/>
      <w:r w:rsidRPr="00C30329">
        <w:t xml:space="preserve"> pruža lakše rukovanje sa animacijama te dosta animacija i prijelaza se dobije direktno od samog alat. Animacije u </w:t>
      </w:r>
      <w:proofErr w:type="spellStart"/>
      <w:r w:rsidRPr="00C30329">
        <w:t>UIKit</w:t>
      </w:r>
      <w:proofErr w:type="spellEnd"/>
      <w:r w:rsidRPr="00C30329">
        <w:t xml:space="preserve"> alatu nisu jednostavne za izvest  te se moraju eksplicitno navesti kako se izvode. Kako bi dobio najbolje elemente </w:t>
      </w:r>
      <w:proofErr w:type="spellStart"/>
      <w:r w:rsidRPr="00C30329">
        <w:t>SwiftUI</w:t>
      </w:r>
      <w:proofErr w:type="spellEnd"/>
      <w:r w:rsidRPr="00C30329">
        <w:t xml:space="preserve"> alata, mora koristiti noviju verziju operacijskog sustava na uređaju za kojeg se aplikacija radi. Sa </w:t>
      </w:r>
      <w:proofErr w:type="spellStart"/>
      <w:r w:rsidRPr="00C30329">
        <w:t>iOS</w:t>
      </w:r>
      <w:proofErr w:type="spellEnd"/>
      <w:r w:rsidRPr="00C30329">
        <w:t xml:space="preserve"> 16 verzijom, </w:t>
      </w:r>
      <w:proofErr w:type="spellStart"/>
      <w:r w:rsidRPr="00C30329">
        <w:t>SwiftUI</w:t>
      </w:r>
      <w:proofErr w:type="spellEnd"/>
      <w:r w:rsidRPr="00C30329">
        <w:t xml:space="preserve"> je napredovao, ali potrebno je podržavati starije verzije operacijskog sustava kako bi se pokrili svi ciljani korisnici. </w:t>
      </w:r>
      <w:proofErr w:type="spellStart"/>
      <w:r w:rsidRPr="00C30329">
        <w:t>SwiftUI</w:t>
      </w:r>
      <w:proofErr w:type="spellEnd"/>
      <w:r w:rsidRPr="00C30329">
        <w:t xml:space="preserve"> je dostupan od </w:t>
      </w:r>
      <w:proofErr w:type="spellStart"/>
      <w:r w:rsidRPr="00C30329">
        <w:t>iOS</w:t>
      </w:r>
      <w:proofErr w:type="spellEnd"/>
      <w:r w:rsidRPr="00C30329">
        <w:t xml:space="preserve"> 13 verzije, ali nije spreman za pravu komercijalnu upotrebu u toj početnoj verziji alata. Stoga, mnogi programeri koriste </w:t>
      </w:r>
      <w:proofErr w:type="spellStart"/>
      <w:r w:rsidRPr="00C30329">
        <w:t>UIKit</w:t>
      </w:r>
      <w:proofErr w:type="spellEnd"/>
      <w:r w:rsidRPr="00C30329">
        <w:t xml:space="preserve"> kako bi pokrili sve ciljane verzije operacijskih sustava korisnika. No, s vremenom minimalna ciljana verzija se diže te, sa boljim verzijama </w:t>
      </w:r>
      <w:proofErr w:type="spellStart"/>
      <w:r w:rsidRPr="00C30329">
        <w:t>SwiftUI</w:t>
      </w:r>
      <w:proofErr w:type="spellEnd"/>
      <w:r w:rsidRPr="00C30329">
        <w:t xml:space="preserve"> alata, postaje bolja opcija pri odabiru alata za izradu korisničkih sučelja.</w:t>
      </w:r>
    </w:p>
    <w:p w14:paraId="58A60158" w14:textId="738E854D" w:rsidR="00FE355F" w:rsidRDefault="00FE355F" w:rsidP="003E6F04"/>
    <w:p w14:paraId="3D9CD03C" w14:textId="1DBC9B6C" w:rsidR="00FE355F" w:rsidRDefault="00FE355F" w:rsidP="003E6F04">
      <w:r>
        <w:t xml:space="preserve">Najaviti </w:t>
      </w:r>
      <w:r w:rsidRPr="00FE355F">
        <w:rPr>
          <w:color w:val="FF0000"/>
        </w:rPr>
        <w:t>tablicu</w:t>
      </w:r>
    </w:p>
    <w:p w14:paraId="20566FDC" w14:textId="2F0E00DF" w:rsidR="00FE355F" w:rsidRDefault="00FE355F" w:rsidP="003E6F04"/>
    <w:p w14:paraId="47443C75" w14:textId="131B3A49" w:rsidR="00FE355F" w:rsidRPr="00FE355F" w:rsidRDefault="00FE355F" w:rsidP="00FE355F">
      <w:pPr>
        <w:jc w:val="center"/>
        <w:rPr>
          <w:sz w:val="20"/>
          <w:szCs w:val="20"/>
        </w:rPr>
      </w:pPr>
      <w:r w:rsidRPr="00C30329">
        <w:rPr>
          <w:sz w:val="20"/>
          <w:szCs w:val="20"/>
        </w:rPr>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tbl>
      <w:tblPr>
        <w:tblStyle w:val="PlainTable5"/>
        <w:tblW w:w="0" w:type="auto"/>
        <w:tblLook w:val="04A0" w:firstRow="1" w:lastRow="0" w:firstColumn="1" w:lastColumn="0" w:noHBand="0" w:noVBand="1"/>
      </w:tblPr>
      <w:tblGrid>
        <w:gridCol w:w="2979"/>
        <w:gridCol w:w="2980"/>
        <w:gridCol w:w="2980"/>
      </w:tblGrid>
      <w:tr w:rsidR="003E6F04" w:rsidRPr="00C30329" w14:paraId="06095CAB" w14:textId="77777777" w:rsidTr="00A01B05">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C30329" w:rsidRDefault="003E6F04" w:rsidP="00A01B05">
            <w:pPr>
              <w:jc w:val="center"/>
            </w:pPr>
          </w:p>
        </w:tc>
        <w:tc>
          <w:tcPr>
            <w:tcW w:w="2980" w:type="dxa"/>
          </w:tcPr>
          <w:p w14:paraId="7D6C2A85"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39A83BC2"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3E6F04" w:rsidRPr="00C30329" w14:paraId="73A4979E"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C30329" w:rsidRDefault="003E6F04" w:rsidP="00A01B05">
            <w:pPr>
              <w:jc w:val="center"/>
            </w:pPr>
            <w:r w:rsidRPr="00C30329">
              <w:t>Pristup rada</w:t>
            </w:r>
          </w:p>
        </w:tc>
        <w:tc>
          <w:tcPr>
            <w:tcW w:w="2980" w:type="dxa"/>
          </w:tcPr>
          <w:p w14:paraId="72FA7E8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Imperativan</w:t>
            </w:r>
          </w:p>
        </w:tc>
        <w:tc>
          <w:tcPr>
            <w:tcW w:w="2980" w:type="dxa"/>
          </w:tcPr>
          <w:p w14:paraId="0ED3EFD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eklarativan</w:t>
            </w:r>
          </w:p>
        </w:tc>
      </w:tr>
      <w:tr w:rsidR="003E6F04" w:rsidRPr="00C30329" w14:paraId="4D79353F"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77777777" w:rsidR="003E6F04" w:rsidRPr="00C30329" w:rsidRDefault="003E6F04" w:rsidP="00A01B05">
            <w:pPr>
              <w:jc w:val="center"/>
            </w:pPr>
            <w:r w:rsidRPr="00C30329">
              <w:t xml:space="preserve">Minimalna </w:t>
            </w:r>
            <w:proofErr w:type="spellStart"/>
            <w:r w:rsidRPr="00C30329">
              <w:t>iOS</w:t>
            </w:r>
            <w:proofErr w:type="spellEnd"/>
            <w:r w:rsidRPr="00C30329">
              <w:t xml:space="preserve"> verzija</w:t>
            </w:r>
          </w:p>
        </w:tc>
        <w:tc>
          <w:tcPr>
            <w:tcW w:w="2980" w:type="dxa"/>
          </w:tcPr>
          <w:p w14:paraId="5E0619D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2B1B32D1"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3E6F04" w:rsidRPr="00C30329" w14:paraId="6FB81191"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C30329" w:rsidRDefault="003E6F04" w:rsidP="00A01B05">
            <w:pPr>
              <w:jc w:val="center"/>
            </w:pPr>
            <w:r w:rsidRPr="00C30329">
              <w:t>Rad s alatom</w:t>
            </w:r>
          </w:p>
        </w:tc>
        <w:tc>
          <w:tcPr>
            <w:tcW w:w="2980" w:type="dxa"/>
          </w:tcPr>
          <w:p w14:paraId="1C471338"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DB9106D"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3E6F04" w:rsidRPr="00C30329" w14:paraId="38F03A87"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C30329" w:rsidRDefault="003E6F04" w:rsidP="00A01B05">
            <w:pPr>
              <w:jc w:val="center"/>
            </w:pPr>
            <w:r w:rsidRPr="00C30329">
              <w:lastRenderedPageBreak/>
              <w:t>Pokriva sve scenarije</w:t>
            </w:r>
          </w:p>
        </w:tc>
        <w:tc>
          <w:tcPr>
            <w:tcW w:w="2980" w:type="dxa"/>
          </w:tcPr>
          <w:p w14:paraId="6804C54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1A11D39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1C3171E3"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C30329" w:rsidRDefault="003E6F04" w:rsidP="00A01B05">
            <w:pPr>
              <w:jc w:val="center"/>
            </w:pPr>
            <w:r w:rsidRPr="00C30329">
              <w:t>Brz proces izrade aplikacije</w:t>
            </w:r>
          </w:p>
        </w:tc>
        <w:tc>
          <w:tcPr>
            <w:tcW w:w="2980" w:type="dxa"/>
          </w:tcPr>
          <w:p w14:paraId="322AB9D7"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C282C1F"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3E39CA8A" w14:textId="77777777" w:rsidTr="00A01B05">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C30329" w:rsidRDefault="003E6F04" w:rsidP="00A01B05">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5F2185B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4146A2B"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266EB6A5"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C30329" w:rsidRDefault="003E6F04" w:rsidP="00A01B05">
            <w:pPr>
              <w:jc w:val="center"/>
            </w:pPr>
            <w:r w:rsidRPr="00C30329">
              <w:t>Podržava više platformi</w:t>
            </w:r>
          </w:p>
        </w:tc>
        <w:tc>
          <w:tcPr>
            <w:tcW w:w="2980" w:type="dxa"/>
          </w:tcPr>
          <w:p w14:paraId="2A36DACA"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157437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79F97E8"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C30329" w:rsidRDefault="003E6F04" w:rsidP="00A01B05">
            <w:pPr>
              <w:jc w:val="center"/>
            </w:pPr>
            <w:r w:rsidRPr="00C30329">
              <w:t>Rad s animacijama</w:t>
            </w:r>
          </w:p>
        </w:tc>
        <w:tc>
          <w:tcPr>
            <w:tcW w:w="2980" w:type="dxa"/>
          </w:tcPr>
          <w:p w14:paraId="3C8CB2B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7CB21A15"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3E6F04" w:rsidRPr="00C30329" w14:paraId="4376CDF6"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209377EC" w14:textId="77777777" w:rsidR="003E6F04" w:rsidRPr="00C30329" w:rsidRDefault="003E6F04" w:rsidP="00A01B05">
            <w:pPr>
              <w:jc w:val="center"/>
            </w:pPr>
            <w:r w:rsidRPr="00C30329">
              <w:t xml:space="preserve">Podržava </w:t>
            </w:r>
            <w:proofErr w:type="spellStart"/>
            <w:r w:rsidRPr="00C30329">
              <w:t>widget</w:t>
            </w:r>
            <w:proofErr w:type="spellEnd"/>
            <w:r w:rsidRPr="00C30329">
              <w:t>-e</w:t>
            </w:r>
          </w:p>
        </w:tc>
        <w:tc>
          <w:tcPr>
            <w:tcW w:w="2980" w:type="dxa"/>
          </w:tcPr>
          <w:p w14:paraId="546C6E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EC4EAF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DEEDF41"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77777777" w:rsidR="003E6F04" w:rsidRPr="00C30329" w:rsidRDefault="003E6F04" w:rsidP="00A01B05">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7E83AC33"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1C7209C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49298319" w14:textId="77777777" w:rsidR="003E6F04" w:rsidRPr="00C30329" w:rsidRDefault="003E6F04" w:rsidP="003E6F04">
      <w:pPr>
        <w:jc w:val="center"/>
        <w:rPr>
          <w:sz w:val="20"/>
          <w:szCs w:val="20"/>
        </w:rPr>
      </w:pPr>
    </w:p>
    <w:p w14:paraId="589725A8" w14:textId="77777777" w:rsidR="003E6F04" w:rsidRPr="00C30329" w:rsidRDefault="003E6F04" w:rsidP="003E6F04">
      <w:pPr>
        <w:pStyle w:val="Heading4"/>
        <w:numPr>
          <w:ilvl w:val="3"/>
          <w:numId w:val="30"/>
        </w:numPr>
      </w:pPr>
      <w:bookmarkStart w:id="29" w:name="_Toc112653927"/>
      <w:r w:rsidRPr="00C30329">
        <w:t xml:space="preserve">Struktura </w:t>
      </w:r>
      <w:proofErr w:type="spellStart"/>
      <w:r w:rsidRPr="00C30329">
        <w:t>SwiftUI</w:t>
      </w:r>
      <w:proofErr w:type="spellEnd"/>
      <w:r w:rsidRPr="00C30329">
        <w:t xml:space="preserve"> aplikacije</w:t>
      </w:r>
      <w:bookmarkEnd w:id="29"/>
    </w:p>
    <w:p w14:paraId="398C7420" w14:textId="77777777" w:rsidR="003E6F04" w:rsidRPr="00C30329" w:rsidRDefault="003E6F04" w:rsidP="003E6F04">
      <w:r w:rsidRPr="00C30329">
        <w:t xml:space="preserve">Struktura </w:t>
      </w:r>
      <w:proofErr w:type="spellStart"/>
      <w:r w:rsidRPr="00C30329">
        <w:t>SwiftUI</w:t>
      </w:r>
      <w:proofErr w:type="spellEnd"/>
      <w:r w:rsidRPr="00C30329">
        <w:t xml:space="preserve"> aplikacije se iskazuje na deklarativan način, kao što se iskazuju i prikazi na ekranu. Početna točka svake aplikacije kreirati tip koji nasljeđuje „App</w:t>
      </w:r>
      <w:r w:rsidRPr="00C30329">
        <w:rPr>
          <w:i/>
          <w:iCs/>
        </w:rPr>
        <w:t>“</w:t>
      </w:r>
      <w:r w:rsidRPr="00C30329">
        <w:t xml:space="preserve"> protokol te ga je potrebno naznačiti sa „@</w:t>
      </w:r>
      <w:proofErr w:type="spellStart"/>
      <w:r w:rsidRPr="00C30329">
        <w:t>main</w:t>
      </w:r>
      <w:proofErr w:type="spellEnd"/>
      <w:r w:rsidRPr="00C30329">
        <w:rPr>
          <w:i/>
          <w:iCs/>
        </w:rPr>
        <w:t>“</w:t>
      </w:r>
      <w:r w:rsidRPr="00C30329">
        <w:t xml:space="preserve"> ključnom riječi koja pruža osnovnu implementaciju „</w:t>
      </w:r>
      <w:proofErr w:type="spellStart"/>
      <w:r w:rsidRPr="00C30329">
        <w:rPr>
          <w:i/>
          <w:iCs/>
        </w:rPr>
        <w:t>main</w:t>
      </w:r>
      <w:proofErr w:type="spellEnd"/>
      <w:r w:rsidRPr="00C30329">
        <w:rPr>
          <w:i/>
          <w:iCs/>
        </w:rPr>
        <w:t>“</w:t>
      </w:r>
      <w:r w:rsidRPr="00C30329">
        <w:t xml:space="preserve"> funkcije. Ovaj protokol predstavlja strukturu i ponašanje aplikacije [9]. „App</w:t>
      </w:r>
      <w:r w:rsidRPr="00C30329">
        <w:rPr>
          <w:i/>
          <w:iCs/>
        </w:rPr>
        <w:t>“</w:t>
      </w:r>
      <w:r w:rsidRPr="00C30329">
        <w:t xml:space="preserve"> protokol zahtijeva implementiranje „</w:t>
      </w:r>
      <w:proofErr w:type="spellStart"/>
      <w:r w:rsidRPr="00C30329">
        <w:t>body</w:t>
      </w:r>
      <w:proofErr w:type="spellEnd"/>
      <w:r w:rsidRPr="00C30329">
        <w:rPr>
          <w:i/>
          <w:iCs/>
        </w:rPr>
        <w:t>“</w:t>
      </w:r>
      <w:r w:rsidRPr="00C30329">
        <w:t xml:space="preserve"> izračunatog atributa koji definira sadržaj aplikacije. Tijelo aplikacije je sastavljeno od scena te je svaka scena sastavljena od kompozicije različitih prikaza. Kako je svaki element struktura, a ne klasa, poboljšavaju se performanse pri izvođenju aplikacije. Strukture su unutar Swift programskom jezika „</w:t>
      </w:r>
      <w:proofErr w:type="spellStart"/>
      <w:r w:rsidRPr="00C30329">
        <w:t>Value</w:t>
      </w:r>
      <w:proofErr w:type="spellEnd"/>
      <w:r w:rsidRPr="00C30329">
        <w:t xml:space="preserve"> </w:t>
      </w:r>
      <w:proofErr w:type="spellStart"/>
      <w:r w:rsidRPr="00C30329">
        <w:t>type</w:t>
      </w:r>
      <w:proofErr w:type="spellEnd"/>
      <w:r w:rsidRPr="00C30329">
        <w:rPr>
          <w:i/>
          <w:iCs/>
        </w:rPr>
        <w:t>“</w:t>
      </w:r>
      <w:r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proofErr w:type="spellStart"/>
      <w:r w:rsidRPr="00C30329">
        <w:t>View</w:t>
      </w:r>
      <w:proofErr w:type="spellEnd"/>
      <w:r w:rsidRPr="00C30329">
        <w:rPr>
          <w:i/>
          <w:iCs/>
        </w:rPr>
        <w:t>“</w:t>
      </w:r>
      <w:r w:rsidRPr="00C30329">
        <w:t xml:space="preserve"> protokol, koji također nalaže implementaciju „</w:t>
      </w:r>
      <w:proofErr w:type="spellStart"/>
      <w:r w:rsidRPr="00C30329">
        <w:t>body</w:t>
      </w:r>
      <w:proofErr w:type="spellEnd"/>
      <w:r w:rsidRPr="00C30329">
        <w:rPr>
          <w:i/>
          <w:iCs/>
        </w:rPr>
        <w:t>“</w:t>
      </w:r>
      <w:r w:rsidRPr="00C30329">
        <w:t xml:space="preserve"> izračunatog atributa koji mora vratiti točno jedan tip prikaza [10]. 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Pr="00C30329">
        <w:t>SwiftUI</w:t>
      </w:r>
      <w:proofErr w:type="spellEnd"/>
      <w:r w:rsidRPr="00C30329">
        <w:t xml:space="preserve"> pruža razne </w:t>
      </w:r>
      <w:proofErr w:type="spellStart"/>
      <w:r w:rsidRPr="00C30329">
        <w:t>modifikatore</w:t>
      </w:r>
      <w:proofErr w:type="spellEnd"/>
      <w:r w:rsidRPr="00C30329">
        <w:t xml:space="preserve"> za modificiranje izgleda prikaza. Oni predstavljaju metoda nad prikazima koje kao povratnu vrijednost vraćaju novi prikaz te se time mogu vezati pri pozivanju jedan iza drugoga.</w:t>
      </w:r>
    </w:p>
    <w:p w14:paraId="5C4FBE26" w14:textId="77777777" w:rsidR="003E6F04" w:rsidRPr="00C30329" w:rsidRDefault="003E6F04" w:rsidP="003E6F04"/>
    <w:p w14:paraId="7A3E9F6D" w14:textId="77777777" w:rsidR="003E6F04" w:rsidRPr="00C30329" w:rsidRDefault="003E6F04" w:rsidP="003E6F04">
      <w:pPr>
        <w:jc w:val="center"/>
      </w:pPr>
      <w:r w:rsidRPr="00C30329">
        <w:rPr>
          <w:noProof/>
        </w:rPr>
        <w:lastRenderedPageBreak/>
        <w:drawing>
          <wp:inline distT="0" distB="0" distL="0" distR="0" wp14:anchorId="5A18DD8E" wp14:editId="06F86AE1">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4F7720D1" w14:textId="77777777" w:rsidR="003E6F04" w:rsidRPr="00C30329" w:rsidRDefault="003E6F04" w:rsidP="003E6F04">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2832D475" w14:textId="77777777" w:rsidR="003E6F04" w:rsidRPr="00C30329" w:rsidRDefault="003E6F04" w:rsidP="003E6F04">
      <w:pPr>
        <w:jc w:val="center"/>
        <w:rPr>
          <w:sz w:val="20"/>
          <w:szCs w:val="20"/>
        </w:rPr>
      </w:pPr>
    </w:p>
    <w:p w14:paraId="410D60E0" w14:textId="77777777" w:rsidR="003E6F04" w:rsidRPr="00C30329" w:rsidRDefault="003E6F04" w:rsidP="003E6F04">
      <w:pPr>
        <w:pStyle w:val="Heading4"/>
        <w:numPr>
          <w:ilvl w:val="3"/>
          <w:numId w:val="30"/>
        </w:numPr>
      </w:pPr>
      <w:bookmarkStart w:id="30" w:name="_Toc112653928"/>
      <w:r w:rsidRPr="00C30329">
        <w:t>Prikazivanje korisničkog sučelja</w:t>
      </w:r>
      <w:bookmarkEnd w:id="30"/>
    </w:p>
    <w:p w14:paraId="394A3915" w14:textId="77777777" w:rsidR="003E6F04" w:rsidRPr="00C30329" w:rsidRDefault="003E6F04" w:rsidP="003E6F04">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a postoji [11]. Na svim Apple platformama, nalazi se instanca petlje događaja „</w:t>
      </w:r>
      <w:proofErr w:type="spellStart"/>
      <w:r w:rsidRPr="00C30329">
        <w:rPr>
          <w:i/>
          <w:iCs/>
        </w:rPr>
        <w:t>CFRunLoop</w:t>
      </w:r>
      <w:proofErr w:type="spellEnd"/>
      <w:r w:rsidRPr="00C30329">
        <w:rPr>
          <w:i/>
          <w:iCs/>
        </w:rPr>
        <w:t>“</w:t>
      </w:r>
      <w:r w:rsidRPr="00C30329">
        <w:t xml:space="preserve"> koja dolazi iz „Core </w:t>
      </w:r>
      <w:proofErr w:type="spellStart"/>
      <w:r w:rsidRPr="00C30329">
        <w:t>Foundation</w:t>
      </w:r>
      <w:proofErr w:type="spellEnd"/>
      <w:r w:rsidRPr="00C30329">
        <w:rPr>
          <w:i/>
          <w:iCs/>
        </w:rPr>
        <w:t>“</w:t>
      </w:r>
      <w:r w:rsidRPr="00C30329">
        <w:t xml:space="preserve"> biblioteke te je prisutna na svim alatima za izradu korisničkog sučelja još od Ma OS X 10.0. 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2]. Svi događaji koji dolaze unutar petlje događaja su obrađeni različitim redom, ovisno o tipu događaja. Postoje četiri različita tipa nadolazećih događaja.</w:t>
      </w:r>
    </w:p>
    <w:p w14:paraId="6F7CADF2" w14:textId="77777777" w:rsidR="003E6F04" w:rsidRPr="00C30329" w:rsidRDefault="003E6F04" w:rsidP="003E6F04">
      <w:pPr>
        <w:pStyle w:val="ListParagraph"/>
        <w:numPr>
          <w:ilvl w:val="0"/>
          <w:numId w:val="39"/>
        </w:numPr>
      </w:pPr>
      <w:r w:rsidRPr="00C30329">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1D2A1C85" w14:textId="77777777" w:rsidR="003E6F04" w:rsidRPr="00C30329" w:rsidRDefault="003E6F04" w:rsidP="003E6F04">
      <w:pPr>
        <w:pStyle w:val="ListParagraph"/>
        <w:numPr>
          <w:ilvl w:val="0"/>
          <w:numId w:val="39"/>
        </w:numPr>
      </w:pPr>
      <w:r w:rsidRPr="00C30329">
        <w:t>Tip 1. Događaj sinkroniziranje ažuriranja ekrana i ponovnog prikazivanja na ekranu te neki asinkroni događaji za. Dohvaćanje podataka sa interneta.</w:t>
      </w:r>
    </w:p>
    <w:p w14:paraId="7394DAAD" w14:textId="77777777" w:rsidR="003E6F04" w:rsidRPr="00C30329" w:rsidRDefault="003E6F04" w:rsidP="003E6F04">
      <w:pPr>
        <w:pStyle w:val="ListParagraph"/>
        <w:numPr>
          <w:ilvl w:val="0"/>
          <w:numId w:val="39"/>
        </w:numPr>
      </w:pPr>
      <w:r w:rsidRPr="00C30329">
        <w:t>Mjerači vremena.</w:t>
      </w:r>
    </w:p>
    <w:p w14:paraId="3096202D" w14:textId="77777777" w:rsidR="003E6F04" w:rsidRPr="00C30329" w:rsidRDefault="003E6F04" w:rsidP="003E6F04">
      <w:pPr>
        <w:pStyle w:val="ListParagraph"/>
        <w:numPr>
          <w:ilvl w:val="0"/>
          <w:numId w:val="39"/>
        </w:numPr>
      </w:pPr>
      <w:r w:rsidRPr="00C30329">
        <w:t>Glavni red za obrađivanje. Bilo kakav kod asociran sa ovim redom.</w:t>
      </w:r>
    </w:p>
    <w:p w14:paraId="0A5D259C" w14:textId="40A3F759" w:rsidR="003E6F04" w:rsidRDefault="003E6F04" w:rsidP="003E6F04">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3]. Animacije se vrte na glavnoj niti, ali ako </w:t>
      </w:r>
      <w:r w:rsidRPr="00C30329">
        <w:lastRenderedPageBreak/>
        <w:t>glavna nit zablokira, moguće je da će animacije i dalje raditi. Razlog tome je što se animacije, iako vrte na glavnoj niti, ne vrte na istom procesu. Aplikacija pomoću biblioteke „</w:t>
      </w:r>
      <w:r w:rsidRPr="00C30329">
        <w:rPr>
          <w:i/>
          <w:iCs/>
        </w:rPr>
        <w:t xml:space="preserve">Core </w:t>
      </w:r>
      <w:proofErr w:type="spellStart"/>
      <w:r w:rsidRPr="00C30329">
        <w:rPr>
          <w:i/>
          <w:iCs/>
        </w:rPr>
        <w:t>Animation</w:t>
      </w:r>
      <w:proofErr w:type="spellEnd"/>
      <w:r w:rsidRPr="00C30329">
        <w:rPr>
          <w:i/>
          <w:iCs/>
        </w:rPr>
        <w:t>“</w:t>
      </w:r>
      <w:r w:rsidRPr="00C30329">
        <w:t xml:space="preserve"> prikazuje svoje animacije na i prikaze na ekran, ali ih prikazuje na više različitih slojeva koji se nazivaju „</w:t>
      </w:r>
      <w:proofErr w:type="spellStart"/>
      <w:r w:rsidRPr="00C30329">
        <w:rPr>
          <w:i/>
          <w:iCs/>
        </w:rPr>
        <w:t>CALayer</w:t>
      </w:r>
      <w:proofErr w:type="spellEnd"/>
      <w:r w:rsidRPr="00C30329">
        <w:rPr>
          <w:i/>
          <w:iCs/>
        </w:rPr>
        <w:t>“</w:t>
      </w:r>
      <w:r w:rsidRPr="00C30329">
        <w:t>. Pomoću kompozitora aplikacija spaja više različitih slojeva te ih prikazuje na ekran, dok „</w:t>
      </w:r>
      <w:r w:rsidRPr="00C30329">
        <w:rPr>
          <w:i/>
          <w:iCs/>
        </w:rPr>
        <w:t xml:space="preserve">Core </w:t>
      </w:r>
      <w:proofErr w:type="spellStart"/>
      <w:r w:rsidRPr="00C30329">
        <w:rPr>
          <w:i/>
          <w:iCs/>
        </w:rPr>
        <w:t>Animation</w:t>
      </w:r>
      <w:proofErr w:type="spellEnd"/>
      <w:r w:rsidRPr="00C30329">
        <w:rPr>
          <w:i/>
          <w:iCs/>
        </w:rPr>
        <w:t>“</w:t>
      </w:r>
      <w:r w:rsidRPr="00C30329">
        <w:t xml:space="preserve"> komunicira sa serverom za crtanje prikaza na ekran kako bi mu dao informaciju o tome što treba nacrtati i animirati.</w:t>
      </w:r>
    </w:p>
    <w:p w14:paraId="6D54F01D" w14:textId="77777777" w:rsidR="003E6F04" w:rsidRPr="00C30329" w:rsidRDefault="003E6F04" w:rsidP="003E6F04"/>
    <w:p w14:paraId="32787B2F" w14:textId="77777777" w:rsidR="003E6F04" w:rsidRPr="00C30329" w:rsidRDefault="003E6F04" w:rsidP="003E6F04">
      <w:pPr>
        <w:pStyle w:val="Heading4"/>
        <w:numPr>
          <w:ilvl w:val="3"/>
          <w:numId w:val="30"/>
        </w:numPr>
      </w:pPr>
      <w:bookmarkStart w:id="31" w:name="_Toc112653929"/>
      <w:r w:rsidRPr="00C30329">
        <w:t>Obnavljanje stanja na ekranu</w:t>
      </w:r>
      <w:bookmarkEnd w:id="31"/>
    </w:p>
    <w:p w14:paraId="531A85AD" w14:textId="77777777" w:rsidR="003E6F04" w:rsidRPr="00C30329" w:rsidRDefault="003E6F04" w:rsidP="003E6F04">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Nakon napravljenih promjena na pojedinim slojevima, potrebno je komunicirati tu promjenu serveru za crtanje te prikazati ih. Aplikacija ne može znati kada su sve promjene gotove i spremne za crtanje na ekran. Za signaliziranje završetka promjena koristi se transakcija, instanca „</w:t>
      </w:r>
      <w:proofErr w:type="spellStart"/>
      <w:r w:rsidRPr="00C30329">
        <w:rPr>
          <w:i/>
          <w:iCs/>
        </w:rPr>
        <w:t>CATransaction</w:t>
      </w:r>
      <w:proofErr w:type="spellEnd"/>
      <w:r w:rsidRPr="00C30329">
        <w:rPr>
          <w:i/>
          <w:iCs/>
        </w:rPr>
        <w:t>“</w:t>
      </w:r>
      <w:r w:rsidRPr="00C30329">
        <w:t xml:space="preserve">. Transakcija se mora pokrenuti kada se promjene dese i završiti kada su promjene gotove. Pomoću ovog mehanizma aplikacija zna da su sve promjene gotove za trenutni sloj te se pomoću servera za crtanje prikazuju na ekran [14]. Transakcije se mogu manualno stvoriti i završiti te su osnova unutar svake Apple, pa tako i </w:t>
      </w:r>
      <w:proofErr w:type="spellStart"/>
      <w:r w:rsidRPr="00C30329">
        <w:t>SwiftUI</w:t>
      </w:r>
      <w:proofErr w:type="spellEnd"/>
      <w:r w:rsidRPr="00C30329">
        <w:t xml:space="preserve"> aplikacije. Tokom izrade aplikacija, programer ne komunicira direktno sa transakcijama, iako to može učiniti uz pomoć „</w:t>
      </w:r>
      <w:r w:rsidRPr="00C30329">
        <w:rPr>
          <w:i/>
          <w:iCs/>
        </w:rPr>
        <w:t xml:space="preserve">Core </w:t>
      </w:r>
      <w:proofErr w:type="spellStart"/>
      <w:r w:rsidRPr="00C30329">
        <w:rPr>
          <w:i/>
          <w:iCs/>
        </w:rPr>
        <w:t>Animation</w:t>
      </w:r>
      <w:proofErr w:type="spellEnd"/>
      <w:r w:rsidRPr="00C30329">
        <w:rPr>
          <w:i/>
          <w:iCs/>
        </w:rPr>
        <w:t>“</w:t>
      </w:r>
      <w:r w:rsidRPr="00C30329">
        <w:t xml:space="preserve"> biblioteke, već se transakcija automatski pokrene dolaskom promjena i završi na kraju jednog obilaska petlje događaja.</w:t>
      </w:r>
    </w:p>
    <w:p w14:paraId="3B872241" w14:textId="77777777" w:rsidR="003E6F04" w:rsidRPr="00C30329" w:rsidRDefault="003E6F04" w:rsidP="003E6F04"/>
    <w:p w14:paraId="4A39DA60" w14:textId="77777777" w:rsidR="003E6F04" w:rsidRPr="00C30329" w:rsidRDefault="003E6F04" w:rsidP="003E6F04"/>
    <w:p w14:paraId="287B68A6" w14:textId="77777777" w:rsidR="003E6F04" w:rsidRPr="00C30329" w:rsidRDefault="003E6F04" w:rsidP="003E6F04"/>
    <w:p w14:paraId="216A5EA1" w14:textId="77777777" w:rsidR="003E6F04" w:rsidRPr="00C30329" w:rsidRDefault="003E6F04" w:rsidP="003E6F04">
      <w:pPr>
        <w:jc w:val="center"/>
      </w:pPr>
      <w:r w:rsidRPr="00C30329">
        <w:rPr>
          <w:noProof/>
        </w:rPr>
        <w:lastRenderedPageBreak/>
        <w:drawing>
          <wp:inline distT="0" distB="0" distL="0" distR="0" wp14:anchorId="0328E87F" wp14:editId="536C10CD">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08BD146B" w14:textId="77777777" w:rsidR="003E6F04" w:rsidRPr="00C30329" w:rsidRDefault="003E6F04" w:rsidP="003E6F04">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441BC866" w14:textId="170EE752" w:rsidR="007166DA" w:rsidRDefault="007166DA" w:rsidP="003E6F04">
      <w:pPr>
        <w:pStyle w:val="Heading2"/>
        <w:numPr>
          <w:ilvl w:val="0"/>
          <w:numId w:val="0"/>
        </w:numPr>
        <w:ind w:left="788"/>
      </w:pPr>
    </w:p>
    <w:p w14:paraId="31CD02DE" w14:textId="77777777" w:rsidR="003E6F04" w:rsidRPr="003E6F04" w:rsidRDefault="003E6F04" w:rsidP="003E6F04"/>
    <w:p w14:paraId="31AF7055" w14:textId="40A50582" w:rsidR="006E4716" w:rsidRPr="00C30329" w:rsidRDefault="006E4716" w:rsidP="006E4716">
      <w:pPr>
        <w:pStyle w:val="Heading2"/>
      </w:pPr>
      <w:bookmarkStart w:id="32" w:name="_Toc112653930"/>
      <w:r w:rsidRPr="00C30329">
        <w:t xml:space="preserve">Implementacija u </w:t>
      </w:r>
      <w:proofErr w:type="spellStart"/>
      <w:r w:rsidRPr="00C30329">
        <w:t>Flutteru</w:t>
      </w:r>
      <w:bookmarkEnd w:id="32"/>
      <w:proofErr w:type="spellEnd"/>
    </w:p>
    <w:p w14:paraId="22E6B01A" w14:textId="0555729D" w:rsidR="00C30329" w:rsidRPr="00C30329" w:rsidRDefault="00C30329" w:rsidP="00E43FAC">
      <w:pPr>
        <w:pStyle w:val="Heading3"/>
      </w:pPr>
      <w:bookmarkStart w:id="33" w:name="_Toc112653931"/>
      <w:bookmarkStart w:id="34" w:name="OLE_LINK9"/>
      <w:bookmarkStart w:id="35" w:name="OLE_LINK10"/>
      <w:bookmarkStart w:id="36" w:name="OLE_LINK13"/>
      <w:r w:rsidRPr="00C30329">
        <w:t xml:space="preserve">Arhitektura </w:t>
      </w:r>
      <w:proofErr w:type="spellStart"/>
      <w:r w:rsidR="003E6F04">
        <w:t>Flutter</w:t>
      </w:r>
      <w:proofErr w:type="spellEnd"/>
      <w:r w:rsidR="003E6F04">
        <w:t xml:space="preserve"> aplikacije</w:t>
      </w:r>
      <w:bookmarkEnd w:id="33"/>
    </w:p>
    <w:bookmarkEnd w:id="34"/>
    <w:bookmarkEnd w:id="35"/>
    <w:bookmarkEnd w:id="36"/>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i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rPr>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37" w:name="OLE_LINK1"/>
      <w:bookmarkStart w:id="38"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37"/>
      <w:bookmarkEnd w:id="38"/>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lastRenderedPageBreak/>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ciji nema komunikacija sa lokalnom 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drawing>
          <wp:inline distT="0" distB="0" distL="0" distR="0" wp14:anchorId="040301A8" wp14:editId="258649EF">
            <wp:extent cx="3254103" cy="1683809"/>
            <wp:effectExtent l="0" t="0" r="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85181" cy="169989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39" w:name="OLE_LINK3"/>
      <w:bookmarkStart w:id="40"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39"/>
    <w:bookmarkEnd w:id="40"/>
    <w:p w14:paraId="16D50690" w14:textId="77777777" w:rsidR="00E36BC8" w:rsidRPr="00C30329" w:rsidRDefault="00E36BC8" w:rsidP="00C30329">
      <w:pPr>
        <w:autoSpaceDE w:val="0"/>
        <w:autoSpaceDN w:val="0"/>
        <w:adjustRightInd w:val="0"/>
        <w:rPr>
          <w:color w:val="000000"/>
          <w:szCs w:val="24"/>
        </w:rPr>
      </w:pPr>
    </w:p>
    <w:p w14:paraId="15D12CE3" w14:textId="10EE0C0A"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w:t>
      </w:r>
      <w:r>
        <w:rPr>
          <w:color w:val="000000"/>
          <w:szCs w:val="24"/>
        </w:rPr>
        <w:lastRenderedPageBreak/>
        <w:t>se odnose na implementacije iz da</w:t>
      </w:r>
      <w:r w:rsidR="00695152">
        <w:rPr>
          <w:color w:val="000000"/>
          <w:szCs w:val="24"/>
        </w:rPr>
        <w:t>t</w:t>
      </w:r>
      <w:r>
        <w:rPr>
          <w:color w:val="000000"/>
          <w:szCs w:val="24"/>
        </w:rPr>
        <w:t xml:space="preserve">a </w:t>
      </w:r>
      <w:proofErr w:type="spellStart"/>
      <w:r>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avati privremene spremnike podataka, što su samo klase koje sadrže kao atribut 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41" w:name="OLE_LINK5"/>
      <w:bookmarkStart w:id="42"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41"/>
    <w:bookmarkEnd w:id="42"/>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w:t>
      </w:r>
      <w:r w:rsidR="00FB1FDD">
        <w:rPr>
          <w:color w:val="000000"/>
          <w:szCs w:val="24"/>
        </w:rPr>
        <w:lastRenderedPageBreak/>
        <w:t>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43" w:name="OLE_LINK7"/>
      <w:bookmarkStart w:id="44"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 sloj aplikacije</w:t>
      </w:r>
    </w:p>
    <w:bookmarkEnd w:id="43"/>
    <w:bookmarkEnd w:id="44"/>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lastRenderedPageBreak/>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0F80E0EC" w:rsidR="00EC4C49" w:rsidRDefault="00EC4C49" w:rsidP="00EC4C49">
      <w:pPr>
        <w:jc w:val="center"/>
        <w:rPr>
          <w:color w:val="000000"/>
          <w:sz w:val="20"/>
          <w:szCs w:val="20"/>
        </w:rPr>
      </w:pPr>
      <w:bookmarkStart w:id="45" w:name="OLE_LINK11"/>
      <w:bookmarkStart w:id="46"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p w14:paraId="5E4167D8" w14:textId="2BCF13F1" w:rsidR="003E6F04" w:rsidRDefault="003E6F04" w:rsidP="00EC4C49">
      <w:pPr>
        <w:jc w:val="center"/>
        <w:rPr>
          <w:color w:val="000000"/>
          <w:szCs w:val="24"/>
        </w:rPr>
      </w:pPr>
    </w:p>
    <w:p w14:paraId="423CCE48" w14:textId="77777777" w:rsidR="008D5CF6" w:rsidRPr="00E36BC8" w:rsidRDefault="008D5CF6" w:rsidP="00EC4C49">
      <w:pPr>
        <w:jc w:val="center"/>
        <w:rPr>
          <w:color w:val="000000"/>
          <w:szCs w:val="24"/>
        </w:rPr>
      </w:pPr>
    </w:p>
    <w:bookmarkEnd w:id="45"/>
    <w:bookmarkEnd w:id="46"/>
    <w:p w14:paraId="417A53AA" w14:textId="710553C0" w:rsidR="008C73DB" w:rsidRDefault="007166DA" w:rsidP="00E43FAC">
      <w:pPr>
        <w:pStyle w:val="Heading3"/>
      </w:pPr>
      <w:r w:rsidRPr="00C30329">
        <w:t xml:space="preserve"> </w:t>
      </w:r>
      <w:bookmarkStart w:id="47" w:name="_Toc112653932"/>
      <w:r w:rsidR="008C73DB">
        <w:t xml:space="preserve">Upravljanje stanjima unutar </w:t>
      </w:r>
      <w:proofErr w:type="spellStart"/>
      <w:r w:rsidR="003E6F04">
        <w:t>Flutter</w:t>
      </w:r>
      <w:proofErr w:type="spellEnd"/>
      <w:r w:rsidR="003E6F04">
        <w:t xml:space="preserve"> </w:t>
      </w:r>
      <w:r w:rsidR="008C73DB">
        <w:t>aplikacije</w:t>
      </w:r>
      <w:bookmarkEnd w:id="47"/>
    </w:p>
    <w:p w14:paraId="63B1B20B" w14:textId="24759594" w:rsidR="00EC4C49" w:rsidRPr="008C73DB" w:rsidRDefault="007166DA" w:rsidP="008C73DB">
      <w:r w:rsidRPr="00C30329">
        <w:rPr>
          <w:b/>
          <w:bCs/>
          <w:color w:val="000000"/>
          <w:szCs w:val="24"/>
        </w:rPr>
        <w:t xml:space="preserve"> </w:t>
      </w:r>
      <w:r w:rsidR="008C73DB">
        <w:tab/>
        <w:t xml:space="preserve">Komunikacija unutar aplikacije je prikazana na slici ispod. </w:t>
      </w:r>
    </w:p>
    <w:p w14:paraId="7C079393" w14:textId="52C95EF5" w:rsidR="00EC4C49" w:rsidRDefault="008C73DB" w:rsidP="008C73DB">
      <w:pPr>
        <w:jc w:val="center"/>
      </w:pPr>
      <w:r>
        <w:rPr>
          <w:noProof/>
        </w:rPr>
        <w:drawing>
          <wp:inline distT="0" distB="0" distL="0" distR="0" wp14:anchorId="124CCEC0" wp14:editId="52DC4082">
            <wp:extent cx="4040827" cy="2734491"/>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05307" cy="2778126"/>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48" w:name="OLE_LINK14"/>
      <w:bookmarkStart w:id="49" w:name="OLE_LINK15"/>
      <w:bookmarkStart w:id="50"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51" w:name="OLE_LINK42"/>
      <w:bookmarkStart w:id="52"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51"/>
      <w:bookmarkEnd w:id="52"/>
    </w:p>
    <w:bookmarkEnd w:id="48"/>
    <w:bookmarkEnd w:id="49"/>
    <w:bookmarkEnd w:id="50"/>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poziva repozitorije odgovorne za određene resurse, potreb</w:t>
      </w:r>
      <w:r w:rsidR="00B276BC" w:rsidRPr="00013715">
        <w:rPr>
          <w:color w:val="000000"/>
          <w:szCs w:val="24"/>
        </w:rPr>
        <w:t>a</w:t>
      </w:r>
      <w:r w:rsidRPr="00013715">
        <w:rPr>
          <w:color w:val="000000"/>
          <w:szCs w:val="24"/>
        </w:rPr>
        <w:t xml:space="preserve">n za izvršavanje tog zadatka. Potom repozitorij poziva servis za </w:t>
      </w:r>
      <w:r w:rsidRPr="00013715">
        <w:rPr>
          <w:color w:val="000000"/>
          <w:szCs w:val="24"/>
        </w:rPr>
        <w:lastRenderedPageBreak/>
        <w:t>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7A89081C" w:rsidR="00013715" w:rsidRDefault="00B276BC" w:rsidP="00E43FAC">
      <w:pPr>
        <w:pStyle w:val="Heading3"/>
      </w:pPr>
      <w:bookmarkStart w:id="53" w:name="OLE_LINK22"/>
      <w:bookmarkStart w:id="54" w:name="OLE_LINK23"/>
      <w:bookmarkStart w:id="55" w:name="OLE_LINK44"/>
      <w:r w:rsidRPr="00C30329">
        <w:t xml:space="preserve"> </w:t>
      </w:r>
      <w:bookmarkStart w:id="56" w:name="_Toc112653933"/>
      <w:r w:rsidR="00476827">
        <w:t>Beskonačna</w:t>
      </w:r>
      <w:r>
        <w:t xml:space="preserve"> list</w:t>
      </w:r>
      <w:r w:rsidR="00476827">
        <w:t xml:space="preserve">a slika u </w:t>
      </w:r>
      <w:proofErr w:type="spellStart"/>
      <w:r w:rsidR="00476827">
        <w:t>Flutteru</w:t>
      </w:r>
      <w:bookmarkEnd w:id="56"/>
      <w:proofErr w:type="spellEnd"/>
      <w:r w:rsidRPr="00C30329">
        <w:t xml:space="preserve"> </w:t>
      </w:r>
    </w:p>
    <w:bookmarkEnd w:id="53"/>
    <w:bookmarkEnd w:id="54"/>
    <w:bookmarkEnd w:id="55"/>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lastRenderedPageBreak/>
        <w:drawing>
          <wp:inline distT="0" distB="0" distL="0" distR="0" wp14:anchorId="420E10A9" wp14:editId="67DA6955">
            <wp:extent cx="3692140" cy="4693920"/>
            <wp:effectExtent l="0" t="0" r="3810" b="508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65437" cy="4787104"/>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lastRenderedPageBreak/>
        <w:drawing>
          <wp:inline distT="0" distB="0" distL="0" distR="0" wp14:anchorId="6F7D6AD5" wp14:editId="12A6455D">
            <wp:extent cx="3840725" cy="2404046"/>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7655" cy="2452199"/>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57" w:name="OLE_LINK17"/>
      <w:bookmarkStart w:id="58"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57"/>
    <w:bookmarkEnd w:id="58"/>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fasada 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koja kao parametar prima asinkronu funkciju koju želimo izvršiti.</w:t>
      </w:r>
    </w:p>
    <w:p w14:paraId="55C74AE3" w14:textId="72F4E176" w:rsidR="00104F47" w:rsidRDefault="00B50B2A" w:rsidP="00B50B2A">
      <w:pPr>
        <w:ind w:firstLine="357"/>
        <w:jc w:val="center"/>
      </w:pPr>
      <w:r>
        <w:rPr>
          <w:noProof/>
        </w:rPr>
        <w:drawing>
          <wp:inline distT="0" distB="0" distL="0" distR="0" wp14:anchorId="3FE621EB" wp14:editId="6D3B8994">
            <wp:extent cx="3976919" cy="2847703"/>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90062" cy="2857114"/>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59" w:name="OLE_LINK19"/>
      <w:bookmarkStart w:id="60" w:name="OLE_LINK20"/>
      <w:bookmarkStart w:id="61"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59"/>
    <w:bookmarkEnd w:id="60"/>
    <w:bookmarkEnd w:id="61"/>
    <w:p w14:paraId="6AC47898" w14:textId="0E536259" w:rsidR="00B50B2A" w:rsidRDefault="00B50B2A" w:rsidP="00B50B2A"/>
    <w:p w14:paraId="31458A4B" w14:textId="3ABBF17D" w:rsidR="00B50B2A" w:rsidRPr="00C30329" w:rsidRDefault="00B50B2A" w:rsidP="00B50B2A">
      <w:r>
        <w:lastRenderedPageBreak/>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8ADE459">
            <wp:extent cx="4591691" cy="1410789"/>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675064" cy="1436405"/>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62" w:name="OLE_LINK24"/>
      <w:bookmarkStart w:id="63"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62"/>
    <w:bookmarkEnd w:id="63"/>
    <w:p w14:paraId="44A52113" w14:textId="77777777" w:rsidR="0003693D" w:rsidRDefault="0003693D" w:rsidP="0003693D">
      <w:pPr>
        <w:jc w:val="center"/>
        <w:rPr>
          <w:color w:val="000000"/>
          <w:sz w:val="20"/>
          <w:szCs w:val="20"/>
        </w:rPr>
      </w:pPr>
    </w:p>
    <w:p w14:paraId="538A2AA9" w14:textId="76937F31" w:rsidR="0094457A" w:rsidRDefault="0094457A" w:rsidP="00797A8B">
      <w:pPr>
        <w:rPr>
          <w:color w:val="000000"/>
          <w:szCs w:val="24"/>
        </w:rPr>
      </w:pPr>
    </w:p>
    <w:p w14:paraId="0245FCEB" w14:textId="77777777" w:rsidR="0094457A" w:rsidRDefault="0094457A" w:rsidP="00286FCE">
      <w:pPr>
        <w:pStyle w:val="Heading3"/>
      </w:pPr>
      <w:bookmarkStart w:id="64" w:name="_Toc112653934"/>
      <w:bookmarkStart w:id="65" w:name="OLE_LINK26"/>
      <w:bookmarkStart w:id="66" w:name="OLE_LINK27"/>
      <w:r>
        <w:t xml:space="preserve">Filtriranje i spremanje slike u </w:t>
      </w:r>
      <w:proofErr w:type="spellStart"/>
      <w:r>
        <w:t>Flutteru</w:t>
      </w:r>
      <w:bookmarkEnd w:id="64"/>
      <w:proofErr w:type="spellEnd"/>
    </w:p>
    <w:bookmarkEnd w:id="65"/>
    <w:bookmarkEnd w:id="66"/>
    <w:p w14:paraId="10B4AE2C" w14:textId="1A042C05" w:rsidR="00AB2B59" w:rsidRPr="00286FCE" w:rsidRDefault="0094457A" w:rsidP="00286FCE">
      <w:pPr>
        <w:rPr>
          <w:szCs w:val="24"/>
        </w:rPr>
      </w:pPr>
      <w:r w:rsidRPr="00C30329">
        <w:t xml:space="preserve"> </w:t>
      </w:r>
      <w:r w:rsidR="00286FCE">
        <w:t>Slika se prikazuje pomoću '</w:t>
      </w:r>
      <w:proofErr w:type="spellStart"/>
      <w:r w:rsidR="00286FCE">
        <w:t>Image</w:t>
      </w:r>
      <w:proofErr w:type="spellEnd"/>
      <w:r w:rsidR="00286FCE">
        <w:t xml:space="preserve">' </w:t>
      </w:r>
      <w:proofErr w:type="spellStart"/>
      <w:r w:rsidR="00286FCE">
        <w:t>widgeta</w:t>
      </w:r>
      <w:proofErr w:type="spellEnd"/>
      <w:r w:rsidR="00286FCE">
        <w:t>. Filter se primjenjuje tako da se slici kao roditelj postavi '</w:t>
      </w:r>
      <w:proofErr w:type="spellStart"/>
      <w:r w:rsidR="00286FCE">
        <w:t>ColorFiltered</w:t>
      </w:r>
      <w:proofErr w:type="spellEnd"/>
      <w:r w:rsidR="00286FCE">
        <w:t xml:space="preserve">' </w:t>
      </w:r>
      <w:proofErr w:type="spellStart"/>
      <w:r w:rsidR="00286FCE">
        <w:t>widget</w:t>
      </w:r>
      <w:proofErr w:type="spellEnd"/>
      <w:r w:rsidR="00286FCE">
        <w:t>. Pomoću '</w:t>
      </w:r>
      <w:proofErr w:type="spellStart"/>
      <w:r w:rsidR="00286FCE">
        <w:t>ColorFiltered</w:t>
      </w:r>
      <w:proofErr w:type="spellEnd"/>
      <w:r w:rsidR="00286FCE">
        <w:t xml:space="preserve">' </w:t>
      </w:r>
      <w:proofErr w:type="spellStart"/>
      <w:r w:rsidR="00286FCE">
        <w:t>widgeta</w:t>
      </w:r>
      <w:proofErr w:type="spellEnd"/>
      <w:r w:rsidR="00286FCE">
        <w:t xml:space="preserve"> se </w:t>
      </w:r>
      <w:proofErr w:type="spellStart"/>
      <w:r w:rsidR="00286FCE">
        <w:t>primenjuje</w:t>
      </w:r>
      <w:proofErr w:type="spellEnd"/>
      <w:r w:rsidR="00286FCE">
        <w:t xml:space="preserve"> filter</w:t>
      </w:r>
      <w:r w:rsidR="00797A8B">
        <w:t xml:space="preserve"> koji izoštrava sliku</w:t>
      </w:r>
      <w:r w:rsidR="00286FCE">
        <w:t>.</w:t>
      </w:r>
    </w:p>
    <w:p w14:paraId="4905A161" w14:textId="56D8D867" w:rsidR="00E43FAC" w:rsidRPr="00797A8B" w:rsidRDefault="00797A8B" w:rsidP="00797A8B">
      <w:pPr>
        <w:jc w:val="center"/>
        <w:rPr>
          <w:color w:val="000000"/>
          <w:szCs w:val="24"/>
        </w:rPr>
      </w:pPr>
      <w:r>
        <w:rPr>
          <w:noProof/>
          <w:color w:val="000000"/>
          <w:szCs w:val="24"/>
        </w:rPr>
        <w:drawing>
          <wp:inline distT="0" distB="0" distL="0" distR="0" wp14:anchorId="4C9B3612" wp14:editId="0FD4193C">
            <wp:extent cx="2821117" cy="2664823"/>
            <wp:effectExtent l="0" t="0" r="0" b="254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64562" cy="2705861"/>
                    </a:xfrm>
                    <a:prstGeom prst="rect">
                      <a:avLst/>
                    </a:prstGeom>
                  </pic:spPr>
                </pic:pic>
              </a:graphicData>
            </a:graphic>
          </wp:inline>
        </w:drawing>
      </w:r>
    </w:p>
    <w:p w14:paraId="5281A2E3" w14:textId="57F2DDCE" w:rsidR="00286FCE" w:rsidRDefault="00286FCE" w:rsidP="00286FCE">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Filtriranje slike</w:t>
      </w:r>
    </w:p>
    <w:p w14:paraId="1B340161" w14:textId="77777777" w:rsidR="00797A8B" w:rsidRDefault="00797A8B" w:rsidP="00286FCE">
      <w:pPr>
        <w:jc w:val="center"/>
        <w:rPr>
          <w:color w:val="000000"/>
          <w:sz w:val="20"/>
          <w:szCs w:val="20"/>
        </w:rPr>
      </w:pPr>
    </w:p>
    <w:p w14:paraId="32E6C692" w14:textId="54615060" w:rsidR="00286FCE" w:rsidRDefault="00286FCE" w:rsidP="00286FCE">
      <w:r>
        <w:lastRenderedPageBreak/>
        <w:t>Spremanje slike u galeriju slika na uređaju korisnika se obavlja pomoću '_</w:t>
      </w:r>
      <w:proofErr w:type="spellStart"/>
      <w:r>
        <w:t>capturePng</w:t>
      </w:r>
      <w:proofErr w:type="spellEnd"/>
      <w:r>
        <w:t>' metode, koja se pozivi kada korisnik pritisne gumb za spremanje trenutno filtrirane slike.</w:t>
      </w:r>
      <w:r w:rsidR="003E4264">
        <w:t xml:space="preserve"> Za </w:t>
      </w:r>
      <w:proofErr w:type="spellStart"/>
      <w:r w:rsidR="003E4264">
        <w:t>dovaćanje</w:t>
      </w:r>
      <w:proofErr w:type="spellEnd"/>
      <w:r w:rsidR="003E4264">
        <w:t xml:space="preserve"> filtrirane slike, kao roditelj slike se postavlja '</w:t>
      </w:r>
      <w:proofErr w:type="spellStart"/>
      <w:r w:rsidR="003E4264">
        <w:t>RepaintBoundary</w:t>
      </w:r>
      <w:proofErr w:type="spellEnd"/>
      <w:r w:rsidR="003E4264">
        <w:t xml:space="preserve">' </w:t>
      </w:r>
      <w:proofErr w:type="spellStart"/>
      <w:r w:rsidR="003E4264">
        <w:t>widget</w:t>
      </w:r>
      <w:proofErr w:type="spellEnd"/>
      <w:r w:rsidR="003E4264">
        <w:t xml:space="preserve">, pomoću kojeg se sva </w:t>
      </w:r>
      <w:proofErr w:type="spellStart"/>
      <w:r w:rsidR="003E4264">
        <w:t>dijeca</w:t>
      </w:r>
      <w:proofErr w:type="spellEnd"/>
      <w:r w:rsidR="003E4264">
        <w:t xml:space="preserve"> od '</w:t>
      </w:r>
      <w:proofErr w:type="spellStart"/>
      <w:r w:rsidR="003E4264">
        <w:t>RepaintBoudnary</w:t>
      </w:r>
      <w:proofErr w:type="spellEnd"/>
      <w:r w:rsidR="003E4264">
        <w:t xml:space="preserve">' </w:t>
      </w:r>
      <w:proofErr w:type="spellStart"/>
      <w:r w:rsidR="003E4264">
        <w:t>widgeta</w:t>
      </w:r>
      <w:proofErr w:type="spellEnd"/>
      <w:r w:rsidR="003E4264">
        <w:t xml:space="preserve"> stavljaju na svoj sloj za bojanje na ekran te time promjene na dugim mjestima korisničkog sučelja nemaju utjecaja. Dodjeljuje se ključ '</w:t>
      </w:r>
      <w:proofErr w:type="spellStart"/>
      <w:r w:rsidR="003E4264">
        <w:t>RepaintBoundary</w:t>
      </w:r>
      <w:proofErr w:type="spellEnd"/>
      <w:r w:rsidR="003E4264">
        <w:t xml:space="preserve">' </w:t>
      </w:r>
      <w:proofErr w:type="spellStart"/>
      <w:r w:rsidR="003E4264">
        <w:t>widgetu</w:t>
      </w:r>
      <w:proofErr w:type="spellEnd"/>
      <w:r w:rsidR="003E4264">
        <w:t xml:space="preserve"> te se pomoću ključa </w:t>
      </w:r>
      <w:proofErr w:type="spellStart"/>
      <w:r w:rsidR="003E4264">
        <w:t>dobija</w:t>
      </w:r>
      <w:proofErr w:type="spellEnd"/>
      <w:r w:rsidR="003E4264">
        <w:t xml:space="preserve"> referenca na željeni </w:t>
      </w:r>
      <w:proofErr w:type="spellStart"/>
      <w:r w:rsidR="003E4264">
        <w:t>widget</w:t>
      </w:r>
      <w:proofErr w:type="spellEnd"/>
      <w:r w:rsidR="003E4264">
        <w:t>. Nakon toga dohvaća se slika sloja kojeg '</w:t>
      </w:r>
      <w:proofErr w:type="spellStart"/>
      <w:r w:rsidR="003E4264">
        <w:t>RepaintBoundary</w:t>
      </w:r>
      <w:proofErr w:type="spellEnd"/>
      <w:r w:rsidR="003E4264">
        <w:t xml:space="preserve">' </w:t>
      </w:r>
      <w:proofErr w:type="spellStart"/>
      <w:r w:rsidR="003E4264">
        <w:t>widget</w:t>
      </w:r>
      <w:proofErr w:type="spellEnd"/>
      <w:r w:rsidR="003E4264">
        <w:t xml:space="preserve"> obuhvaća te </w:t>
      </w:r>
      <w:r w:rsidR="00BC5EB0">
        <w:t>slika pretvara u niz bajtova koji reprezentiraju tu sliku. Pomoću bajtova slike, stvara se PNG datoteka unutar direktorija dokumenata za aplikacije te se time slika sprema na uređaj. Zatim, slika se sprema u galeriju na uređaj korisnika, referencirajući se na prethodno spremljenu PNG datoteku. Spremanje u galeriju se obavlja pomoću '</w:t>
      </w:r>
      <w:proofErr w:type="spellStart"/>
      <w:r w:rsidR="00BC5EB0">
        <w:t>ImageGallerySaver</w:t>
      </w:r>
      <w:proofErr w:type="spellEnd"/>
      <w:r w:rsidR="00BC5EB0">
        <w:t>' klase, koja proizlazi iz vanjske biblioteke.</w:t>
      </w:r>
    </w:p>
    <w:p w14:paraId="5C44572D" w14:textId="54C6B068" w:rsidR="00286FCE" w:rsidRDefault="00286FCE" w:rsidP="00BC5EB0">
      <w:pPr>
        <w:jc w:val="center"/>
      </w:pPr>
      <w:r>
        <w:rPr>
          <w:noProof/>
        </w:rPr>
        <w:drawing>
          <wp:inline distT="0" distB="0" distL="0" distR="0" wp14:anchorId="7718304C" wp14:editId="1C1F853F">
            <wp:extent cx="4093573" cy="2712856"/>
            <wp:effectExtent l="0" t="0" r="0" b="508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27741" cy="2735500"/>
                    </a:xfrm>
                    <a:prstGeom prst="rect">
                      <a:avLst/>
                    </a:prstGeom>
                  </pic:spPr>
                </pic:pic>
              </a:graphicData>
            </a:graphic>
          </wp:inline>
        </w:drawing>
      </w:r>
    </w:p>
    <w:p w14:paraId="656A6F94" w14:textId="2D2229FD" w:rsidR="00BC5EB0" w:rsidRPr="00BC5EB0" w:rsidRDefault="00BC5EB0" w:rsidP="00BC5EB0">
      <w:pPr>
        <w:jc w:val="center"/>
        <w:rPr>
          <w:color w:val="000000"/>
          <w:sz w:val="20"/>
          <w:szCs w:val="20"/>
        </w:rPr>
      </w:pPr>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premanje filtrirane slike</w:t>
      </w:r>
    </w:p>
    <w:p w14:paraId="6195AC59" w14:textId="0C12855C" w:rsidR="00E43FAC" w:rsidRDefault="00E43FAC" w:rsidP="00E43FAC">
      <w:pPr>
        <w:jc w:val="center"/>
        <w:rPr>
          <w:color w:val="000000"/>
          <w:szCs w:val="24"/>
        </w:rPr>
      </w:pPr>
    </w:p>
    <w:p w14:paraId="3D92DBD6" w14:textId="77777777" w:rsidR="00797A8B" w:rsidRPr="00E36BC8" w:rsidRDefault="00797A8B" w:rsidP="00E43FAC">
      <w:pPr>
        <w:jc w:val="center"/>
        <w:rPr>
          <w:color w:val="000000"/>
          <w:szCs w:val="24"/>
        </w:rPr>
      </w:pPr>
    </w:p>
    <w:p w14:paraId="3974F2F4" w14:textId="6D5B309D" w:rsidR="006E4716" w:rsidRPr="00C30329" w:rsidRDefault="006E4716" w:rsidP="006E4716">
      <w:pPr>
        <w:pStyle w:val="Heading2"/>
      </w:pPr>
      <w:bookmarkStart w:id="67" w:name="_Toc112653935"/>
      <w:r w:rsidRPr="00C30329">
        <w:t xml:space="preserve">Implementacija u </w:t>
      </w:r>
      <w:proofErr w:type="spellStart"/>
      <w:r w:rsidRPr="00C30329">
        <w:t>SwiftUI</w:t>
      </w:r>
      <w:bookmarkEnd w:id="67"/>
      <w:proofErr w:type="spellEnd"/>
    </w:p>
    <w:p w14:paraId="4AB7391B" w14:textId="1F0D11CC" w:rsidR="0084226B" w:rsidRPr="00C30329" w:rsidRDefault="0084226B" w:rsidP="006E4716">
      <w:pPr>
        <w:pStyle w:val="Heading2"/>
        <w:numPr>
          <w:ilvl w:val="0"/>
          <w:numId w:val="0"/>
        </w:numPr>
      </w:pPr>
    </w:p>
    <w:p w14:paraId="53706EFD" w14:textId="549C7274" w:rsidR="007A6A96" w:rsidRDefault="00D42633" w:rsidP="00D42633">
      <w:pPr>
        <w:pStyle w:val="Heading3"/>
      </w:pPr>
      <w:bookmarkStart w:id="68" w:name="_Toc112653936"/>
      <w:r>
        <w:t>Arhitektura</w:t>
      </w:r>
      <w:r w:rsidR="003E6F04">
        <w:t xml:space="preserve"> </w:t>
      </w:r>
      <w:proofErr w:type="spellStart"/>
      <w:r w:rsidR="003E6F04">
        <w:t>SwiftUI</w:t>
      </w:r>
      <w:proofErr w:type="spellEnd"/>
      <w:r w:rsidR="003E6F04">
        <w:t xml:space="preserve"> aplikacije</w:t>
      </w:r>
      <w:bookmarkEnd w:id="68"/>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lastRenderedPageBreak/>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69" w:name="OLE_LINK34"/>
      <w:bookmarkStart w:id="70" w:name="OLE_LINK35"/>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69"/>
    <w:bookmarkEnd w:id="70"/>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w:t>
      </w:r>
      <w:proofErr w:type="spellStart"/>
      <w:r w:rsidR="00441EE3">
        <w:t>domain</w:t>
      </w:r>
      <w:proofErr w:type="spellEnd"/>
      <w:r w:rsidR="00441EE3">
        <w:t xml:space="preserve">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71" w:name="OLE_LINK36"/>
      <w:bookmarkStart w:id="72"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Data sloj </w:t>
      </w:r>
      <w:proofErr w:type="spellStart"/>
      <w:r>
        <w:rPr>
          <w:color w:val="000000"/>
          <w:sz w:val="20"/>
          <w:szCs w:val="20"/>
        </w:rPr>
        <w:t>iOS</w:t>
      </w:r>
      <w:proofErr w:type="spellEnd"/>
      <w:r>
        <w:rPr>
          <w:color w:val="000000"/>
          <w:sz w:val="20"/>
          <w:szCs w:val="20"/>
        </w:rPr>
        <w:t xml:space="preserve"> aplikacije</w:t>
      </w:r>
    </w:p>
    <w:bookmarkEnd w:id="71"/>
    <w:bookmarkEnd w:id="72"/>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73" w:name="OLE_LINK38"/>
      <w:bookmarkStart w:id="74" w:name="OLE_LINK39"/>
      <w:r w:rsidRPr="00C30329">
        <w:rPr>
          <w:color w:val="000000"/>
          <w:sz w:val="20"/>
          <w:szCs w:val="20"/>
        </w:rPr>
        <w:t>Sl. 4.</w:t>
      </w:r>
      <w:r>
        <w:rPr>
          <w:color w:val="000000"/>
          <w:sz w:val="20"/>
          <w:szCs w:val="20"/>
        </w:rPr>
        <w:t>1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73"/>
    <w:bookmarkEnd w:id="74"/>
    <w:p w14:paraId="390631DD" w14:textId="18243EBB" w:rsidR="00E61311" w:rsidRPr="004E7417" w:rsidRDefault="00E61311" w:rsidP="007A6A96">
      <w:pPr>
        <w:rPr>
          <w:szCs w:val="24"/>
        </w:rPr>
      </w:pPr>
      <w:r w:rsidRPr="004E7417">
        <w:rPr>
          <w:color w:val="000000"/>
          <w:szCs w:val="24"/>
        </w:rPr>
        <w:lastRenderedPageBreak/>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10DFB9FD" w:rsidR="00E61311" w:rsidRDefault="00E61311" w:rsidP="00E61311">
      <w:pPr>
        <w:jc w:val="center"/>
        <w:rPr>
          <w:color w:val="000000"/>
          <w:sz w:val="20"/>
          <w:szCs w:val="20"/>
        </w:rPr>
      </w:pPr>
      <w:bookmarkStart w:id="75" w:name="OLE_LINK40"/>
      <w:bookmarkStart w:id="76"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 xml:space="preserve">UI sloj </w:t>
      </w:r>
      <w:proofErr w:type="spellStart"/>
      <w:r>
        <w:rPr>
          <w:color w:val="000000"/>
          <w:sz w:val="20"/>
          <w:szCs w:val="20"/>
        </w:rPr>
        <w:t>iOS</w:t>
      </w:r>
      <w:proofErr w:type="spellEnd"/>
      <w:r>
        <w:rPr>
          <w:color w:val="000000"/>
          <w:sz w:val="20"/>
          <w:szCs w:val="20"/>
        </w:rPr>
        <w:t xml:space="preserve"> aplikacije</w:t>
      </w:r>
    </w:p>
    <w:p w14:paraId="71EEDD53" w14:textId="77777777" w:rsidR="003E6F04" w:rsidRDefault="003E6F04" w:rsidP="00E61311">
      <w:pPr>
        <w:jc w:val="center"/>
        <w:rPr>
          <w:color w:val="000000"/>
          <w:sz w:val="20"/>
          <w:szCs w:val="20"/>
        </w:rPr>
      </w:pPr>
    </w:p>
    <w:p w14:paraId="2F7B2675" w14:textId="0D062AC8" w:rsidR="00E61311" w:rsidRDefault="00E61311" w:rsidP="00E61311">
      <w:pPr>
        <w:pStyle w:val="Heading3"/>
      </w:pPr>
      <w:bookmarkStart w:id="77" w:name="_Toc112653937"/>
      <w:bookmarkEnd w:id="75"/>
      <w:bookmarkEnd w:id="76"/>
      <w:r>
        <w:t>Upravljanje stanjima unutar</w:t>
      </w:r>
      <w:r w:rsidR="003E6F04">
        <w:t xml:space="preserve"> </w:t>
      </w:r>
      <w:proofErr w:type="spellStart"/>
      <w:r w:rsidR="003E6F04">
        <w:t>SwiftUI</w:t>
      </w:r>
      <w:proofErr w:type="spellEnd"/>
      <w:r>
        <w:t xml:space="preserve"> aplikacije</w:t>
      </w:r>
      <w:bookmarkEnd w:id="77"/>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78" w:name="OLE_LINK45"/>
      <w:bookmarkStart w:id="79" w:name="OLE_LINK46"/>
      <w:r w:rsidRPr="00C30329">
        <w:rPr>
          <w:color w:val="000000"/>
          <w:sz w:val="20"/>
          <w:szCs w:val="20"/>
        </w:rPr>
        <w:lastRenderedPageBreak/>
        <w:t>Sl. 4.</w:t>
      </w:r>
      <w:r>
        <w:rPr>
          <w:color w:val="000000"/>
          <w:sz w:val="20"/>
          <w:szCs w:val="20"/>
        </w:rPr>
        <w:t xml:space="preserve">14. Upravljanje stanjima unutar </w:t>
      </w:r>
      <w:proofErr w:type="spellStart"/>
      <w:r>
        <w:rPr>
          <w:color w:val="000000"/>
          <w:sz w:val="20"/>
          <w:szCs w:val="20"/>
        </w:rPr>
        <w:t>iOS</w:t>
      </w:r>
      <w:proofErr w:type="spellEnd"/>
      <w:r>
        <w:rPr>
          <w:color w:val="000000"/>
          <w:sz w:val="20"/>
          <w:szCs w:val="20"/>
        </w:rPr>
        <w:t xml:space="preserve"> aplikacije</w:t>
      </w:r>
    </w:p>
    <w:bookmarkEnd w:id="78"/>
    <w:bookmarkEnd w:id="79"/>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311281C4" w:rsidR="008F792E" w:rsidRDefault="00476827" w:rsidP="008F792E">
      <w:pPr>
        <w:pStyle w:val="Heading3"/>
        <w:numPr>
          <w:ilvl w:val="2"/>
          <w:numId w:val="42"/>
        </w:numPr>
      </w:pPr>
      <w:bookmarkStart w:id="80" w:name="_Toc112653938"/>
      <w:r>
        <w:t xml:space="preserve">Beskonačna lista slika u </w:t>
      </w:r>
      <w:proofErr w:type="spellStart"/>
      <w:r>
        <w:t>SwiftUI</w:t>
      </w:r>
      <w:bookmarkEnd w:id="80"/>
      <w:proofErr w:type="spellEnd"/>
    </w:p>
    <w:p w14:paraId="11BA0C3E" w14:textId="79D3FE25"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proofErr w:type="spellStart"/>
      <w:r>
        <w:t>unuar</w:t>
      </w:r>
      <w:proofErr w:type="spellEnd"/>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81" w:name="OLE_LINK47"/>
      <w:bookmarkStart w:id="82" w:name="OLE_LINK48"/>
      <w:r w:rsidR="00F4724D">
        <w:t xml:space="preserve">predstavlja </w:t>
      </w:r>
      <w:bookmarkEnd w:id="81"/>
      <w:bookmarkEnd w:id="82"/>
      <w:r w:rsidR="00F4724D">
        <w:t>funkciju koju ovaj prikaz poziva kada zatraži nove elemente u listi.</w:t>
      </w:r>
    </w:p>
    <w:p w14:paraId="1285C108" w14:textId="74748122" w:rsidR="00F4724D" w:rsidRDefault="00F4724D" w:rsidP="008F792E">
      <w:r>
        <w:rPr>
          <w:noProof/>
        </w:rPr>
        <w:lastRenderedPageBreak/>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83" w:name="OLE_LINK49"/>
      <w:bookmarkStart w:id="84" w:name="OLE_LINK50"/>
      <w:r w:rsidRPr="00C30329">
        <w:rPr>
          <w:color w:val="000000"/>
          <w:sz w:val="20"/>
          <w:szCs w:val="20"/>
        </w:rPr>
        <w:t>Sl. 4.</w:t>
      </w:r>
      <w:r>
        <w:rPr>
          <w:color w:val="000000"/>
          <w:sz w:val="20"/>
          <w:szCs w:val="20"/>
        </w:rPr>
        <w:t>15. Atributi prikaza beskonačne liste</w:t>
      </w:r>
    </w:p>
    <w:bookmarkEnd w:id="83"/>
    <w:bookmarkEnd w:id="84"/>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lastRenderedPageBreak/>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85" w:name="OLE_LINK51"/>
      <w:bookmarkStart w:id="86" w:name="OLE_LINK52"/>
      <w:r w:rsidRPr="00C30329">
        <w:rPr>
          <w:color w:val="000000"/>
          <w:sz w:val="20"/>
          <w:szCs w:val="20"/>
        </w:rPr>
        <w:t>Sl. 4.</w:t>
      </w:r>
      <w:r>
        <w:rPr>
          <w:color w:val="000000"/>
          <w:sz w:val="20"/>
          <w:szCs w:val="20"/>
        </w:rPr>
        <w:t xml:space="preserve">16. Implementiranje prikaza beskonačne liste </w:t>
      </w:r>
      <w:proofErr w:type="spellStart"/>
      <w:r>
        <w:rPr>
          <w:color w:val="000000"/>
          <w:sz w:val="20"/>
          <w:szCs w:val="20"/>
        </w:rPr>
        <w:t>iOS</w:t>
      </w:r>
      <w:proofErr w:type="spellEnd"/>
      <w:r>
        <w:rPr>
          <w:color w:val="000000"/>
          <w:sz w:val="20"/>
          <w:szCs w:val="20"/>
        </w:rPr>
        <w:t xml:space="preserve"> aplikacije</w:t>
      </w:r>
    </w:p>
    <w:bookmarkEnd w:id="85"/>
    <w:bookmarkEnd w:id="86"/>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87" w:name="OLE_LINK53"/>
      <w:bookmarkStart w:id="88" w:name="OLE_LINK54"/>
      <w:r w:rsidRPr="00C30329">
        <w:rPr>
          <w:color w:val="000000"/>
          <w:sz w:val="20"/>
          <w:szCs w:val="20"/>
        </w:rPr>
        <w:t>Sl. 4.</w:t>
      </w:r>
      <w:r>
        <w:rPr>
          <w:color w:val="000000"/>
          <w:sz w:val="20"/>
          <w:szCs w:val="20"/>
        </w:rPr>
        <w:t>17. Implementiranje prikaza beskonačne liste</w:t>
      </w:r>
    </w:p>
    <w:bookmarkEnd w:id="87"/>
    <w:bookmarkEnd w:id="88"/>
    <w:p w14:paraId="6B8F0605" w14:textId="77777777" w:rsidR="003839FA" w:rsidRDefault="003839FA" w:rsidP="003839FA">
      <w:pPr>
        <w:jc w:val="center"/>
      </w:pPr>
    </w:p>
    <w:p w14:paraId="60C40E2A" w14:textId="00D0466F" w:rsidR="003839FA" w:rsidRDefault="002027EF" w:rsidP="009C3DF2">
      <w:r>
        <w:lastRenderedPageBreak/>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89" w:name="OLE_LINK28"/>
      <w:bookmarkStart w:id="90" w:name="OLE_LINK29"/>
      <w:bookmarkStart w:id="91" w:name="OLE_LINK57"/>
      <w:bookmarkStart w:id="92" w:name="OLE_LINK58"/>
      <w:r w:rsidRPr="00C30329">
        <w:rPr>
          <w:color w:val="000000"/>
          <w:sz w:val="20"/>
          <w:szCs w:val="20"/>
        </w:rPr>
        <w:t>Sl. 4.</w:t>
      </w:r>
      <w:r>
        <w:rPr>
          <w:color w:val="000000"/>
          <w:sz w:val="20"/>
          <w:szCs w:val="20"/>
        </w:rPr>
        <w:t xml:space="preserve">18. Implementacija </w:t>
      </w:r>
      <w:proofErr w:type="spellStart"/>
      <w:r>
        <w:rPr>
          <w:color w:val="000000"/>
          <w:sz w:val="20"/>
          <w:szCs w:val="20"/>
        </w:rPr>
        <w:t>View</w:t>
      </w:r>
      <w:proofErr w:type="spellEnd"/>
      <w:r>
        <w:rPr>
          <w:color w:val="000000"/>
          <w:sz w:val="20"/>
          <w:szCs w:val="20"/>
        </w:rPr>
        <w:t xml:space="preserve"> Model-a beskonačne liste</w:t>
      </w:r>
    </w:p>
    <w:bookmarkEnd w:id="89"/>
    <w:bookmarkEnd w:id="90"/>
    <w:p w14:paraId="7047C1F7" w14:textId="77777777" w:rsidR="004E7417" w:rsidRDefault="004E7417" w:rsidP="009C3DF2">
      <w:pPr>
        <w:jc w:val="center"/>
        <w:rPr>
          <w:color w:val="000000"/>
          <w:sz w:val="20"/>
          <w:szCs w:val="20"/>
        </w:rPr>
      </w:pPr>
    </w:p>
    <w:p w14:paraId="4EFA1409" w14:textId="72BC0E18" w:rsidR="00797A8B" w:rsidRDefault="00797A8B" w:rsidP="00797A8B">
      <w:pPr>
        <w:pStyle w:val="Heading3"/>
        <w:numPr>
          <w:ilvl w:val="2"/>
          <w:numId w:val="45"/>
        </w:numPr>
      </w:pPr>
      <w:bookmarkStart w:id="93" w:name="_Toc112653939"/>
      <w:bookmarkEnd w:id="91"/>
      <w:bookmarkEnd w:id="92"/>
      <w:r>
        <w:t xml:space="preserve">Filtriranje i spremanje slike u </w:t>
      </w:r>
      <w:proofErr w:type="spellStart"/>
      <w:r>
        <w:t>SwiftUI</w:t>
      </w:r>
      <w:bookmarkEnd w:id="93"/>
      <w:proofErr w:type="spellEnd"/>
    </w:p>
    <w:p w14:paraId="6035D946" w14:textId="5905053E" w:rsidR="00192405" w:rsidRDefault="00192405" w:rsidP="00192405"/>
    <w:p w14:paraId="30A6EEFF" w14:textId="66B44949" w:rsidR="00192405" w:rsidRDefault="00192405" w:rsidP="00192405">
      <w:r>
        <w:t>Pomoću '</w:t>
      </w:r>
      <w:proofErr w:type="spellStart"/>
      <w:r>
        <w:t>Slider</w:t>
      </w:r>
      <w:proofErr w:type="spellEnd"/>
      <w:r>
        <w:t xml:space="preserve">' prikaza, danog od </w:t>
      </w:r>
      <w:proofErr w:type="spellStart"/>
      <w:r>
        <w:t>SwiftUI</w:t>
      </w:r>
      <w:proofErr w:type="spellEnd"/>
      <w:r>
        <w:t xml:space="preserve"> biblioteke, </w:t>
      </w:r>
      <w:proofErr w:type="spellStart"/>
      <w:r>
        <w:t>mjenja</w:t>
      </w:r>
      <w:proofErr w:type="spellEnd"/>
      <w:r>
        <w:t xml:space="preserve"> se vrijednost '</w:t>
      </w:r>
      <w:proofErr w:type="spellStart"/>
      <w:r>
        <w:t>filterIntensity</w:t>
      </w:r>
      <w:proofErr w:type="spellEnd"/>
      <w:r>
        <w:t>' koja diktira jačinu filtera. Prilikom svake promjene poziva se metoda '</w:t>
      </w:r>
      <w:proofErr w:type="spellStart"/>
      <w:r>
        <w:t>applyProcessing</w:t>
      </w:r>
      <w:proofErr w:type="spellEnd"/>
      <w:r>
        <w:t xml:space="preserve">' koja primjenjuje filter </w:t>
      </w:r>
      <w:proofErr w:type="spellStart"/>
      <w:r>
        <w:t>izoštrenja</w:t>
      </w:r>
      <w:proofErr w:type="spellEnd"/>
      <w:r>
        <w:t xml:space="preserve"> i sprema </w:t>
      </w:r>
      <w:proofErr w:type="spellStart"/>
      <w:r>
        <w:t>reuzultat</w:t>
      </w:r>
      <w:proofErr w:type="spellEnd"/>
      <w:r>
        <w:t xml:space="preserve"> unutar '</w:t>
      </w:r>
      <w:proofErr w:type="spellStart"/>
      <w:r>
        <w:t>processedImage</w:t>
      </w:r>
      <w:proofErr w:type="spellEnd"/>
      <w:r>
        <w:t xml:space="preserve">' </w:t>
      </w:r>
      <w:proofErr w:type="spellStart"/>
      <w:r>
        <w:t>variable</w:t>
      </w:r>
      <w:proofErr w:type="spellEnd"/>
      <w:r>
        <w:t>.  Varijabla '</w:t>
      </w:r>
      <w:proofErr w:type="spellStart"/>
      <w:r>
        <w:t>processedImage</w:t>
      </w:r>
      <w:proofErr w:type="spellEnd"/>
      <w:r>
        <w:t>' se pomoću '</w:t>
      </w:r>
      <w:proofErr w:type="spellStart"/>
      <w:r>
        <w:t>Image</w:t>
      </w:r>
      <w:proofErr w:type="spellEnd"/>
      <w:r>
        <w:t xml:space="preserve">' prikaza, danog iz </w:t>
      </w:r>
      <w:proofErr w:type="spellStart"/>
      <w:r>
        <w:t>SwiftUI</w:t>
      </w:r>
      <w:proofErr w:type="spellEnd"/>
      <w:r>
        <w:t xml:space="preserve"> biblioteke, prikazuje na korisničkom sučelju, </w:t>
      </w:r>
      <w:bookmarkStart w:id="94" w:name="OLE_LINK30"/>
      <w:bookmarkStart w:id="95" w:name="OLE_LINK31"/>
      <w:r>
        <w:t xml:space="preserve">prikazano </w:t>
      </w:r>
      <w:bookmarkEnd w:id="94"/>
      <w:bookmarkEnd w:id="95"/>
      <w:r>
        <w:t xml:space="preserve">na slici </w:t>
      </w:r>
      <w:r w:rsidR="004F1B40">
        <w:t>4.19</w:t>
      </w:r>
      <w:r>
        <w:t>.</w:t>
      </w:r>
    </w:p>
    <w:p w14:paraId="6CFCC01A" w14:textId="7BAF444A" w:rsidR="004E7417" w:rsidRDefault="004E7417" w:rsidP="004E7417">
      <w:pPr>
        <w:jc w:val="center"/>
      </w:pPr>
    </w:p>
    <w:p w14:paraId="0DDBD760" w14:textId="75C3C10E" w:rsidR="004E7417" w:rsidRDefault="00797A8B" w:rsidP="004E7417">
      <w:pPr>
        <w:jc w:val="center"/>
      </w:pPr>
      <w:r>
        <w:rPr>
          <w:noProof/>
        </w:rPr>
        <w:drawing>
          <wp:inline distT="0" distB="0" distL="0" distR="0" wp14:anchorId="71D233F6" wp14:editId="20DB1B9F">
            <wp:extent cx="5529387" cy="3544388"/>
            <wp:effectExtent l="0" t="0" r="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04258" cy="3592381"/>
                    </a:xfrm>
                    <a:prstGeom prst="rect">
                      <a:avLst/>
                    </a:prstGeom>
                  </pic:spPr>
                </pic:pic>
              </a:graphicData>
            </a:graphic>
          </wp:inline>
        </w:drawing>
      </w:r>
    </w:p>
    <w:p w14:paraId="1F913E61" w14:textId="481A27B4" w:rsidR="004E7417" w:rsidRPr="004F1B40" w:rsidRDefault="00192405" w:rsidP="004F1B40">
      <w:pPr>
        <w:jc w:val="center"/>
        <w:rPr>
          <w:color w:val="000000"/>
          <w:sz w:val="20"/>
          <w:szCs w:val="20"/>
        </w:rPr>
      </w:pPr>
      <w:bookmarkStart w:id="96" w:name="OLE_LINK32"/>
      <w:bookmarkStart w:id="97" w:name="OLE_LINK33"/>
      <w:r w:rsidRPr="00C30329">
        <w:rPr>
          <w:color w:val="000000"/>
          <w:sz w:val="20"/>
          <w:szCs w:val="20"/>
        </w:rPr>
        <w:t>Sl. 4.</w:t>
      </w:r>
      <w:r>
        <w:rPr>
          <w:color w:val="000000"/>
          <w:sz w:val="20"/>
          <w:szCs w:val="20"/>
        </w:rPr>
        <w:t>1</w:t>
      </w:r>
      <w:r w:rsidR="004F1B40">
        <w:rPr>
          <w:color w:val="000000"/>
          <w:sz w:val="20"/>
          <w:szCs w:val="20"/>
        </w:rPr>
        <w:t>9</w:t>
      </w:r>
      <w:r>
        <w:rPr>
          <w:color w:val="000000"/>
          <w:sz w:val="20"/>
          <w:szCs w:val="20"/>
        </w:rPr>
        <w:t xml:space="preserve">. Implementacija prikaza filtriranja u </w:t>
      </w:r>
      <w:proofErr w:type="spellStart"/>
      <w:r>
        <w:rPr>
          <w:color w:val="000000"/>
          <w:sz w:val="20"/>
          <w:szCs w:val="20"/>
        </w:rPr>
        <w:t>SwiftUI</w:t>
      </w:r>
      <w:proofErr w:type="spellEnd"/>
    </w:p>
    <w:bookmarkEnd w:id="96"/>
    <w:bookmarkEnd w:id="97"/>
    <w:p w14:paraId="38E2DA2A" w14:textId="77777777" w:rsidR="004F1B40" w:rsidRDefault="004F1B40" w:rsidP="004F1B40"/>
    <w:p w14:paraId="6A80049F" w14:textId="40F02293" w:rsidR="004F1B40" w:rsidRDefault="004F1B40" w:rsidP="004F1B40">
      <w:r>
        <w:t>Metoda '</w:t>
      </w:r>
      <w:proofErr w:type="spellStart"/>
      <w:r>
        <w:t>applyProcessing</w:t>
      </w:r>
      <w:proofErr w:type="spellEnd"/>
      <w:r>
        <w:t xml:space="preserve">' implementira filter na način da </w:t>
      </w:r>
      <w:proofErr w:type="spellStart"/>
      <w:r>
        <w:t>mjenja</w:t>
      </w:r>
      <w:proofErr w:type="spellEnd"/>
      <w:r>
        <w:t xml:space="preserve"> pojedine elemente na dijagonali matrice, koja se potom množi sa slikom. Implementacija filtera je vidljiva na slici 4.20.</w:t>
      </w:r>
    </w:p>
    <w:p w14:paraId="43D8F107" w14:textId="23395BB5" w:rsidR="004E7417" w:rsidRDefault="00192405" w:rsidP="004E7417">
      <w:pPr>
        <w:jc w:val="center"/>
      </w:pPr>
      <w:r>
        <w:rPr>
          <w:noProof/>
        </w:rPr>
        <w:lastRenderedPageBreak/>
        <w:drawing>
          <wp:inline distT="0" distB="0" distL="0" distR="0" wp14:anchorId="56A8E18A" wp14:editId="62A76084">
            <wp:extent cx="5939790" cy="1611630"/>
            <wp:effectExtent l="0" t="0" r="3810" b="127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39790" cy="1611630"/>
                    </a:xfrm>
                    <a:prstGeom prst="rect">
                      <a:avLst/>
                    </a:prstGeom>
                  </pic:spPr>
                </pic:pic>
              </a:graphicData>
            </a:graphic>
          </wp:inline>
        </w:drawing>
      </w:r>
    </w:p>
    <w:p w14:paraId="2E7CD357" w14:textId="5BB22A72" w:rsidR="004F1B40" w:rsidRPr="004F1B40" w:rsidRDefault="004F1B40" w:rsidP="004F1B40">
      <w:pPr>
        <w:jc w:val="center"/>
        <w:rPr>
          <w:color w:val="000000"/>
          <w:sz w:val="20"/>
          <w:szCs w:val="20"/>
        </w:rPr>
      </w:pPr>
      <w:bookmarkStart w:id="98" w:name="OLE_LINK55"/>
      <w:bookmarkStart w:id="99" w:name="OLE_LINK56"/>
      <w:r w:rsidRPr="00C30329">
        <w:rPr>
          <w:color w:val="000000"/>
          <w:sz w:val="20"/>
          <w:szCs w:val="20"/>
        </w:rPr>
        <w:t>Sl. 4.</w:t>
      </w:r>
      <w:r w:rsidR="00D2715C">
        <w:rPr>
          <w:color w:val="000000"/>
          <w:sz w:val="20"/>
          <w:szCs w:val="20"/>
        </w:rPr>
        <w:t>20</w:t>
      </w:r>
      <w:r>
        <w:rPr>
          <w:color w:val="000000"/>
          <w:sz w:val="20"/>
          <w:szCs w:val="20"/>
        </w:rPr>
        <w:t xml:space="preserve">. Implementacija filtriranja slike u </w:t>
      </w:r>
      <w:proofErr w:type="spellStart"/>
      <w:r>
        <w:rPr>
          <w:color w:val="000000"/>
          <w:sz w:val="20"/>
          <w:szCs w:val="20"/>
        </w:rPr>
        <w:t>SwiftUI</w:t>
      </w:r>
      <w:proofErr w:type="spellEnd"/>
    </w:p>
    <w:bookmarkEnd w:id="98"/>
    <w:bookmarkEnd w:id="99"/>
    <w:p w14:paraId="1EC5997E" w14:textId="2E3131A2" w:rsidR="004E7417" w:rsidRDefault="004E7417" w:rsidP="00D2715C"/>
    <w:p w14:paraId="3049EB72" w14:textId="20022AD7" w:rsidR="00D2715C" w:rsidRPr="00FA23B4" w:rsidRDefault="00D2715C" w:rsidP="00D2715C">
      <w:pPr>
        <w:rPr>
          <w:b/>
          <w:bCs/>
        </w:rPr>
      </w:pPr>
      <w:r>
        <w:t xml:space="preserve">Korisnik pritiskom na gumb sa tekstom 'Save </w:t>
      </w:r>
      <w:proofErr w:type="spellStart"/>
      <w:r>
        <w:t>image</w:t>
      </w:r>
      <w:proofErr w:type="spellEnd"/>
      <w:r>
        <w:t xml:space="preserve"> to </w:t>
      </w:r>
      <w:proofErr w:type="spellStart"/>
      <w:r>
        <w:t>gallery</w:t>
      </w:r>
      <w:proofErr w:type="spellEnd"/>
      <w:r>
        <w:t>', sa slike 4.19, sprema filtriranu sliku u galeriju slika na uređaju. Klasa '</w:t>
      </w:r>
      <w:proofErr w:type="spellStart"/>
      <w:r>
        <w:t>ImageSaver</w:t>
      </w:r>
      <w:proofErr w:type="spellEnd"/>
      <w:r>
        <w:t xml:space="preserve">' </w:t>
      </w:r>
      <w:proofErr w:type="spellStart"/>
      <w:r>
        <w:t>enkapsulira</w:t>
      </w:r>
      <w:proofErr w:type="spellEnd"/>
      <w:r>
        <w:t xml:space="preserve"> postupak spremanja slike u galeriju</w:t>
      </w:r>
      <w:r w:rsidR="00FA23B4">
        <w:t xml:space="preserve"> te je vidljiva na slici 4.21</w:t>
      </w:r>
      <w:r>
        <w:t>. Koristeći metodu '</w:t>
      </w:r>
      <w:proofErr w:type="spellStart"/>
      <w:r>
        <w:t>UIImageWriteTosavedPhotosAlbum</w:t>
      </w:r>
      <w:proofErr w:type="spellEnd"/>
      <w:r>
        <w:t>' iz '</w:t>
      </w:r>
      <w:proofErr w:type="spellStart"/>
      <w:r>
        <w:t>UIKit</w:t>
      </w:r>
      <w:proofErr w:type="spellEnd"/>
      <w:r>
        <w:t>' biblioteke, sprema se filtrirana slika u galeriju. Prilikom završetka spremanja slike, izvršava se metoda '</w:t>
      </w:r>
      <w:proofErr w:type="spellStart"/>
      <w:r>
        <w:t>saveComplete</w:t>
      </w:r>
      <w:proofErr w:type="spellEnd"/>
      <w:r>
        <w:t xml:space="preserve">' koja je </w:t>
      </w:r>
      <w:r w:rsidR="00FA23B4">
        <w:t xml:space="preserve">poziva funkcije za </w:t>
      </w:r>
      <w:proofErr w:type="spellStart"/>
      <w:r w:rsidR="00FA23B4">
        <w:t>obavjest</w:t>
      </w:r>
      <w:proofErr w:type="spellEnd"/>
      <w:r w:rsidR="00FA23B4">
        <w:t xml:space="preserve"> o uspješnom ili neuspješnom spremanju slike. </w:t>
      </w:r>
    </w:p>
    <w:p w14:paraId="05772A65" w14:textId="7210A518" w:rsidR="004E7417" w:rsidRDefault="004E7417" w:rsidP="004E7417">
      <w:pPr>
        <w:jc w:val="center"/>
      </w:pPr>
    </w:p>
    <w:p w14:paraId="039A885A" w14:textId="3A45D06C" w:rsidR="004E7417" w:rsidRDefault="00D2715C" w:rsidP="004E7417">
      <w:pPr>
        <w:jc w:val="center"/>
      </w:pPr>
      <w:r>
        <w:rPr>
          <w:noProof/>
        </w:rPr>
        <w:drawing>
          <wp:inline distT="0" distB="0" distL="0" distR="0" wp14:anchorId="235984EB" wp14:editId="05EE9E07">
            <wp:extent cx="5939790" cy="2367915"/>
            <wp:effectExtent l="0" t="0" r="3810" b="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39790" cy="2367915"/>
                    </a:xfrm>
                    <a:prstGeom prst="rect">
                      <a:avLst/>
                    </a:prstGeom>
                  </pic:spPr>
                </pic:pic>
              </a:graphicData>
            </a:graphic>
          </wp:inline>
        </w:drawing>
      </w:r>
    </w:p>
    <w:p w14:paraId="5667D45F" w14:textId="183A5ED6" w:rsidR="00FA23B4" w:rsidRPr="004F1B40" w:rsidRDefault="00FA23B4" w:rsidP="00FA23B4">
      <w:pPr>
        <w:jc w:val="center"/>
        <w:rPr>
          <w:color w:val="000000"/>
          <w:sz w:val="20"/>
          <w:szCs w:val="20"/>
        </w:rPr>
      </w:pPr>
      <w:r w:rsidRPr="00C30329">
        <w:rPr>
          <w:color w:val="000000"/>
          <w:sz w:val="20"/>
          <w:szCs w:val="20"/>
        </w:rPr>
        <w:t>Sl. 4.</w:t>
      </w:r>
      <w:r>
        <w:rPr>
          <w:color w:val="000000"/>
          <w:sz w:val="20"/>
          <w:szCs w:val="20"/>
        </w:rPr>
        <w:t xml:space="preserve">21. Implementacija filtriranja slike u </w:t>
      </w:r>
      <w:proofErr w:type="spellStart"/>
      <w:r>
        <w:rPr>
          <w:color w:val="000000"/>
          <w:sz w:val="20"/>
          <w:szCs w:val="20"/>
        </w:rPr>
        <w:t>SwiftUI</w:t>
      </w:r>
      <w:proofErr w:type="spellEnd"/>
    </w:p>
    <w:p w14:paraId="0DE3D208" w14:textId="660DA2D6" w:rsidR="004E7417" w:rsidRDefault="004E7417" w:rsidP="004E7417">
      <w:pPr>
        <w:jc w:val="center"/>
      </w:pPr>
    </w:p>
    <w:p w14:paraId="342CE1AE" w14:textId="0D3DB3D3" w:rsidR="004E7417" w:rsidRDefault="004E7417" w:rsidP="004E7417">
      <w:pPr>
        <w:jc w:val="center"/>
        <w:rPr>
          <w:b/>
          <w:bCs/>
        </w:rPr>
      </w:pPr>
    </w:p>
    <w:p w14:paraId="13284CB1" w14:textId="77777777" w:rsidR="00BF736D" w:rsidRPr="001F21AC" w:rsidRDefault="00BF736D" w:rsidP="004E7417">
      <w:pPr>
        <w:jc w:val="center"/>
        <w:rPr>
          <w:b/>
          <w:bCs/>
        </w:rPr>
      </w:pPr>
    </w:p>
    <w:p w14:paraId="518F19B1" w14:textId="1A4FBF97" w:rsidR="0084226B" w:rsidRDefault="007A6A96" w:rsidP="0084226B">
      <w:pPr>
        <w:pStyle w:val="Heading1"/>
      </w:pPr>
      <w:bookmarkStart w:id="100" w:name="_Toc112653940"/>
      <w:r w:rsidRPr="00C30329">
        <w:lastRenderedPageBreak/>
        <w:t xml:space="preserve">TESTIRANJE I </w:t>
      </w:r>
      <w:r w:rsidR="006E4716" w:rsidRPr="00C30329">
        <w:t>ANALIZA</w:t>
      </w:r>
      <w:r w:rsidRPr="00C30329">
        <w:t xml:space="preserve"> PROGRAMSKOG</w:t>
      </w:r>
      <w:r w:rsidR="0084226B" w:rsidRPr="00C30329">
        <w:t xml:space="preserve"> RIJEŠENJA</w:t>
      </w:r>
      <w:bookmarkEnd w:id="100"/>
    </w:p>
    <w:p w14:paraId="7408B612" w14:textId="0125ACCD" w:rsidR="00BF736D" w:rsidRPr="00BF736D" w:rsidRDefault="00BF736D" w:rsidP="00BF736D">
      <w:r>
        <w:t xml:space="preserve">U ovom poglavlju </w:t>
      </w:r>
      <w:r w:rsidR="006628B5">
        <w:t>prikazani</w:t>
      </w:r>
      <w:r>
        <w:t xml:space="preserve"> su rezultati testiranja </w:t>
      </w:r>
      <w:proofErr w:type="spellStart"/>
      <w:r>
        <w:t>nativne</w:t>
      </w:r>
      <w:proofErr w:type="spellEnd"/>
      <w:r>
        <w:t xml:space="preserve"> i </w:t>
      </w:r>
      <w:proofErr w:type="spellStart"/>
      <w:r>
        <w:t>višeplatformske</w:t>
      </w:r>
      <w:proofErr w:type="spellEnd"/>
      <w:r>
        <w:t xml:space="preserve"> aplikacije na dva različita uređaja</w:t>
      </w:r>
      <w:r w:rsidR="00E040EB">
        <w:t>. Testni slučajevi i specifikacije su navedene u drugom poglavlju rada</w:t>
      </w:r>
      <w:r w:rsidR="006628B5">
        <w:t xml:space="preserve">. Dan je opis rezultata te </w:t>
      </w:r>
      <w:r w:rsidR="00856E87">
        <w:t>usporedba sa rezultatima testiranja iz drugih radova za slučajeve gdje su ti podaci dostupni.</w:t>
      </w:r>
    </w:p>
    <w:p w14:paraId="5C18D48D" w14:textId="2F6DB745" w:rsidR="00812254" w:rsidRDefault="007A6A96" w:rsidP="00654BCC">
      <w:pPr>
        <w:pStyle w:val="Heading2"/>
      </w:pPr>
      <w:bookmarkStart w:id="101" w:name="_Toc112653941"/>
      <w:r w:rsidRPr="00C30329">
        <w:t xml:space="preserve">Testiranje </w:t>
      </w:r>
      <w:bookmarkEnd w:id="101"/>
      <w:r w:rsidR="001E284D">
        <w:t>vremena odziva</w:t>
      </w:r>
    </w:p>
    <w:p w14:paraId="1F1CA218" w14:textId="77777777" w:rsidR="001E284D" w:rsidRPr="001E284D" w:rsidRDefault="001E284D" w:rsidP="001E284D"/>
    <w:p w14:paraId="0F7220F5" w14:textId="77777777" w:rsidR="000134E6" w:rsidRPr="000134E6" w:rsidRDefault="000134E6" w:rsidP="000134E6"/>
    <w:p w14:paraId="4A997471" w14:textId="77777777" w:rsidR="007A6A96" w:rsidRPr="00C30329" w:rsidRDefault="007A6A96" w:rsidP="007A6A96"/>
    <w:p w14:paraId="39A6F693" w14:textId="3F7FDDE1" w:rsidR="006E4716" w:rsidRPr="00C30329" w:rsidRDefault="006E4716" w:rsidP="006E4716">
      <w:pPr>
        <w:pStyle w:val="Heading2"/>
      </w:pPr>
      <w:bookmarkStart w:id="102" w:name="_Toc112653944"/>
      <w:r w:rsidRPr="00C30329">
        <w:t xml:space="preserve">Analiza </w:t>
      </w:r>
      <w:r w:rsidR="007A6A96" w:rsidRPr="00C30329">
        <w:t>rezultata</w:t>
      </w:r>
      <w:bookmarkEnd w:id="102"/>
    </w:p>
    <w:p w14:paraId="276FD542" w14:textId="3E531F88" w:rsidR="007A6A96" w:rsidRPr="00C30329" w:rsidRDefault="00236B5E" w:rsidP="007A6A96">
      <w:r>
        <w:t xml:space="preserve"> </w:t>
      </w:r>
    </w:p>
    <w:p w14:paraId="66EFF774" w14:textId="08551AA0" w:rsidR="007A6A96" w:rsidRPr="00C30329" w:rsidRDefault="007A6A96" w:rsidP="007A6A96">
      <w:pPr>
        <w:pStyle w:val="Heading2"/>
      </w:pPr>
      <w:bookmarkStart w:id="103" w:name="_Toc112653945"/>
      <w:r w:rsidRPr="00C30329">
        <w:t>Analiza implementacije i korisničkog iskustva</w:t>
      </w:r>
      <w:bookmarkEnd w:id="103"/>
    </w:p>
    <w:p w14:paraId="43EB10D7" w14:textId="2BF1E219" w:rsidR="007A6A96" w:rsidRPr="00C30329" w:rsidRDefault="007A6A96" w:rsidP="007A6A96"/>
    <w:p w14:paraId="797B9253" w14:textId="659CBD8F" w:rsidR="007A6A96" w:rsidRPr="00C30329" w:rsidRDefault="00662446" w:rsidP="007A6A96">
      <w:proofErr w:type="spellStart"/>
      <w:r>
        <w:t>Beyond</w:t>
      </w:r>
      <w:proofErr w:type="spellEnd"/>
      <w:r>
        <w:t xml:space="preserve"> web </w:t>
      </w:r>
      <w:proofErr w:type="spellStart"/>
      <w:r>
        <w:t>native</w:t>
      </w:r>
      <w:proofErr w:type="spellEnd"/>
      <w:r>
        <w:t xml:space="preserve"> </w:t>
      </w:r>
      <w:proofErr w:type="spellStart"/>
      <w:r>
        <w:t>hybrid</w:t>
      </w:r>
      <w:proofErr w:type="spellEnd"/>
      <w:r>
        <w:t>…</w:t>
      </w:r>
    </w:p>
    <w:p w14:paraId="437A55CF" w14:textId="473AB1E0" w:rsidR="007A6A96" w:rsidRPr="00C30329" w:rsidRDefault="007A6A96" w:rsidP="007A6A96"/>
    <w:p w14:paraId="31C6C9C0" w14:textId="32368964" w:rsidR="007A6A96" w:rsidRPr="00C30329" w:rsidRDefault="007A6A96" w:rsidP="007A6A96"/>
    <w:p w14:paraId="71419578" w14:textId="7C101C1E" w:rsidR="007A6A96" w:rsidRPr="00C30329" w:rsidRDefault="007A6A96" w:rsidP="007A6A96"/>
    <w:p w14:paraId="1113B119" w14:textId="3B7DCBD9" w:rsidR="007A6A96" w:rsidRPr="00C30329" w:rsidRDefault="007A6A96" w:rsidP="007A6A96"/>
    <w:p w14:paraId="64020D69" w14:textId="3DC95D38" w:rsidR="007A6A96" w:rsidRPr="00C30329" w:rsidRDefault="007A6A96" w:rsidP="007A6A96"/>
    <w:p w14:paraId="710A12A5" w14:textId="2A7A33F6" w:rsidR="007A6A96" w:rsidRPr="00C30329" w:rsidRDefault="007A6A96" w:rsidP="007A6A96"/>
    <w:p w14:paraId="10F97073" w14:textId="77777777" w:rsidR="00073847" w:rsidRPr="00166F75" w:rsidRDefault="00073847" w:rsidP="00073847"/>
    <w:p w14:paraId="4C5BAFBD" w14:textId="77777777" w:rsidR="00073847" w:rsidRDefault="00073847" w:rsidP="00073847">
      <w:r w:rsidRPr="00662446">
        <w:rPr>
          <w:lang w:val="en-HR"/>
        </w:rPr>
        <w:t>Approaches to Mobile Application Development: Comparative Performance Analysis</w:t>
      </w:r>
      <w:r>
        <w:t>, [01]</w:t>
      </w:r>
    </w:p>
    <w:p w14:paraId="7471B5D5" w14:textId="77777777" w:rsidR="00073847" w:rsidRPr="00662446" w:rsidRDefault="00073847" w:rsidP="00073847">
      <w:pPr>
        <w:pStyle w:val="NormalWeb"/>
        <w:numPr>
          <w:ilvl w:val="0"/>
          <w:numId w:val="48"/>
        </w:numPr>
      </w:pPr>
      <w:r>
        <w:rPr>
          <w:rFonts w:ascii="TimesNewRoman" w:hAnsi="TimesNewRoman"/>
          <w:sz w:val="20"/>
          <w:szCs w:val="20"/>
        </w:rPr>
        <w:t xml:space="preserve">A comparative study of the processing time of software applications for mobile devices, generated using different development approaches, was presented. </w:t>
      </w:r>
    </w:p>
    <w:p w14:paraId="495993DB" w14:textId="77777777" w:rsidR="00073847" w:rsidRDefault="00073847" w:rsidP="00073847">
      <w:pPr>
        <w:pStyle w:val="NormalWeb"/>
        <w:numPr>
          <w:ilvl w:val="0"/>
          <w:numId w:val="48"/>
        </w:numPr>
      </w:pPr>
      <w:r>
        <w:rPr>
          <w:rFonts w:ascii="TimesNewRoman" w:hAnsi="TimesNewRoman"/>
          <w:sz w:val="20"/>
          <w:szCs w:val="20"/>
        </w:rPr>
        <w:t xml:space="preserve">To assess processing speed, a simple calculation including several iterations, mathematical operations and floating point arithmetic was proposed, which is summarized in the following series: </w:t>
      </w:r>
    </w:p>
    <w:p w14:paraId="0C8A0C8F" w14:textId="77777777" w:rsidR="00073847" w:rsidRDefault="00073847" w:rsidP="00073847"/>
    <w:p w14:paraId="27106ED1" w14:textId="77777777" w:rsidR="00073847" w:rsidRDefault="00073847" w:rsidP="00073847"/>
    <w:p w14:paraId="3C78097D" w14:textId="77777777" w:rsidR="00073847" w:rsidRDefault="00073847" w:rsidP="00073847"/>
    <w:p w14:paraId="6410D7C6" w14:textId="77777777" w:rsidR="00073847" w:rsidRDefault="00073847" w:rsidP="00073847">
      <w:r>
        <w:rPr>
          <w:rFonts w:ascii="TimesNewRomanPS" w:hAnsi="TimesNewRomanPS"/>
          <w:b/>
          <w:bCs/>
          <w:sz w:val="26"/>
          <w:szCs w:val="26"/>
        </w:rPr>
        <w:t xml:space="preserve">A </w:t>
      </w:r>
      <w:proofErr w:type="spellStart"/>
      <w:r>
        <w:rPr>
          <w:rFonts w:ascii="TimesNewRomanPS" w:hAnsi="TimesNewRomanPS"/>
          <w:b/>
          <w:bCs/>
          <w:sz w:val="26"/>
          <w:szCs w:val="26"/>
        </w:rPr>
        <w:t>Comprehensive</w:t>
      </w:r>
      <w:proofErr w:type="spellEnd"/>
      <w:r>
        <w:rPr>
          <w:rFonts w:ascii="TimesNewRomanPS" w:hAnsi="TimesNewRomanPS"/>
          <w:b/>
          <w:bCs/>
          <w:sz w:val="26"/>
          <w:szCs w:val="26"/>
        </w:rPr>
        <w:t xml:space="preserve"> </w:t>
      </w:r>
      <w:proofErr w:type="spellStart"/>
      <w:r>
        <w:rPr>
          <w:rFonts w:ascii="TimesNewRomanPS" w:hAnsi="TimesNewRomanPS"/>
          <w:b/>
          <w:bCs/>
          <w:sz w:val="26"/>
          <w:szCs w:val="26"/>
        </w:rPr>
        <w:t>Comparison</w:t>
      </w:r>
      <w:proofErr w:type="spellEnd"/>
      <w:r>
        <w:rPr>
          <w:rFonts w:ascii="TimesNewRomanPS" w:hAnsi="TimesNewRomanPS"/>
          <w:b/>
          <w:bCs/>
          <w:sz w:val="26"/>
          <w:szCs w:val="26"/>
        </w:rPr>
        <w:t xml:space="preserve"> </w:t>
      </w:r>
      <w:proofErr w:type="spellStart"/>
      <w:r>
        <w:rPr>
          <w:rFonts w:ascii="TimesNewRomanPS" w:hAnsi="TimesNewRomanPS"/>
          <w:b/>
          <w:bCs/>
          <w:sz w:val="26"/>
          <w:szCs w:val="26"/>
        </w:rPr>
        <w:t>Between</w:t>
      </w:r>
      <w:proofErr w:type="spellEnd"/>
      <w:r>
        <w:rPr>
          <w:rFonts w:ascii="TimesNewRomanPS" w:hAnsi="TimesNewRomanPS"/>
          <w:b/>
          <w:bCs/>
          <w:sz w:val="26"/>
          <w:szCs w:val="26"/>
        </w:rPr>
        <w:t xml:space="preserve"> </w:t>
      </w:r>
      <w:proofErr w:type="spellStart"/>
      <w:r>
        <w:rPr>
          <w:rFonts w:ascii="TimesNewRomanPS" w:hAnsi="TimesNewRomanPS"/>
          <w:b/>
          <w:bCs/>
          <w:sz w:val="26"/>
          <w:szCs w:val="26"/>
        </w:rPr>
        <w:t>Hybrid</w:t>
      </w:r>
      <w:proofErr w:type="spellEnd"/>
      <w:r>
        <w:rPr>
          <w:rFonts w:ascii="TimesNewRomanPS" w:hAnsi="TimesNewRomanPS"/>
          <w:b/>
          <w:bCs/>
          <w:sz w:val="26"/>
          <w:szCs w:val="26"/>
        </w:rPr>
        <w:t xml:space="preserve"> </w:t>
      </w:r>
      <w:proofErr w:type="spellStart"/>
      <w:r>
        <w:rPr>
          <w:rFonts w:ascii="TimesNewRomanPS" w:hAnsi="TimesNewRomanPS"/>
          <w:b/>
          <w:bCs/>
          <w:sz w:val="26"/>
          <w:szCs w:val="26"/>
        </w:rPr>
        <w:t>and</w:t>
      </w:r>
      <w:proofErr w:type="spellEnd"/>
      <w:r>
        <w:rPr>
          <w:rFonts w:ascii="TimesNewRomanPS" w:hAnsi="TimesNewRomanPS"/>
          <w:b/>
          <w:bCs/>
          <w:sz w:val="26"/>
          <w:szCs w:val="26"/>
        </w:rPr>
        <w:t xml:space="preserve"> </w:t>
      </w:r>
      <w:proofErr w:type="spellStart"/>
      <w:r>
        <w:rPr>
          <w:rFonts w:ascii="TimesNewRomanPS" w:hAnsi="TimesNewRomanPS"/>
          <w:b/>
          <w:bCs/>
          <w:sz w:val="26"/>
          <w:szCs w:val="26"/>
        </w:rPr>
        <w:t>Native</w:t>
      </w:r>
      <w:proofErr w:type="spellEnd"/>
      <w:r>
        <w:rPr>
          <w:rFonts w:ascii="TimesNewRomanPS" w:hAnsi="TimesNewRomanPS"/>
          <w:b/>
          <w:bCs/>
          <w:sz w:val="26"/>
          <w:szCs w:val="26"/>
        </w:rPr>
        <w:t xml:space="preserve"> App </w:t>
      </w:r>
      <w:proofErr w:type="spellStart"/>
      <w:r>
        <w:rPr>
          <w:rFonts w:ascii="TimesNewRomanPS" w:hAnsi="TimesNewRomanPS"/>
          <w:b/>
          <w:bCs/>
          <w:sz w:val="26"/>
          <w:szCs w:val="26"/>
        </w:rPr>
        <w:t>Paradigms</w:t>
      </w:r>
      <w:proofErr w:type="spellEnd"/>
      <w:r>
        <w:rPr>
          <w:rFonts w:ascii="TimesNewRomanPS" w:hAnsi="TimesNewRomanPS"/>
          <w:b/>
          <w:bCs/>
          <w:sz w:val="26"/>
          <w:szCs w:val="26"/>
        </w:rPr>
        <w:t xml:space="preserve"> </w:t>
      </w:r>
      <w:r>
        <w:t>, [02]</w:t>
      </w:r>
    </w:p>
    <w:p w14:paraId="7532BF30" w14:textId="77777777" w:rsidR="00073847" w:rsidRDefault="00073847" w:rsidP="00073847">
      <w:pPr>
        <w:pStyle w:val="NormalWeb"/>
        <w:rPr>
          <w:rFonts w:ascii="TimesNewRomanPS" w:hAnsi="TimesNewRomanPS"/>
          <w:b/>
          <w:bCs/>
          <w:sz w:val="26"/>
          <w:szCs w:val="26"/>
        </w:rPr>
      </w:pPr>
    </w:p>
    <w:p w14:paraId="36DD82BC" w14:textId="77777777" w:rsidR="00073847" w:rsidRDefault="00073847" w:rsidP="00073847">
      <w:pPr>
        <w:pStyle w:val="NormalWeb"/>
        <w:numPr>
          <w:ilvl w:val="0"/>
          <w:numId w:val="48"/>
        </w:numPr>
      </w:pPr>
      <w:r>
        <w:rPr>
          <w:rFonts w:ascii="TimesNewRomanPSMT" w:hAnsi="TimesNewRomanPSMT"/>
          <w:sz w:val="18"/>
          <w:szCs w:val="18"/>
        </w:rPr>
        <w:t xml:space="preserve">The cross-platform feature of hybrid app is the biggest advantage to native app as it can save much time and cost. </w:t>
      </w:r>
    </w:p>
    <w:p w14:paraId="6AED2828" w14:textId="77777777" w:rsidR="00073847" w:rsidRPr="00F23FA3" w:rsidRDefault="00073847" w:rsidP="00073847">
      <w:pPr>
        <w:pStyle w:val="NormalWeb"/>
        <w:numPr>
          <w:ilvl w:val="0"/>
          <w:numId w:val="48"/>
        </w:numPr>
      </w:pPr>
      <w:r>
        <w:rPr>
          <w:rFonts w:ascii="TimesNewRomanPSMT" w:hAnsi="TimesNewRomanPSMT"/>
          <w:sz w:val="18"/>
          <w:szCs w:val="18"/>
        </w:rPr>
        <w:t xml:space="preserve">So from the aspect of compatibility, hybrid app is more easily programmed than native app. </w:t>
      </w:r>
    </w:p>
    <w:p w14:paraId="272A79C6" w14:textId="77777777" w:rsidR="00073847" w:rsidRDefault="00073847" w:rsidP="00073847">
      <w:pPr>
        <w:pStyle w:val="NormalWeb"/>
        <w:numPr>
          <w:ilvl w:val="0"/>
          <w:numId w:val="48"/>
        </w:numPr>
      </w:pPr>
      <w:r>
        <w:rPr>
          <w:rFonts w:ascii="TimesNewRomanPSMT" w:hAnsi="TimesNewRomanPSMT"/>
          <w:sz w:val="18"/>
          <w:szCs w:val="18"/>
        </w:rPr>
        <w:t xml:space="preserve">From users’ viewpoint, they care more about the experience rather than the developing process of an app. </w:t>
      </w:r>
    </w:p>
    <w:p w14:paraId="238E627E" w14:textId="77777777" w:rsidR="00073847" w:rsidRDefault="00073847" w:rsidP="00073847">
      <w:pPr>
        <w:pStyle w:val="NormalWeb"/>
        <w:numPr>
          <w:ilvl w:val="0"/>
          <w:numId w:val="48"/>
        </w:numPr>
      </w:pPr>
      <w:proofErr w:type="spellStart"/>
      <w:r>
        <w:rPr>
          <w:rFonts w:ascii="TimesNewRomanPSMT" w:hAnsi="TimesNewRomanPSMT"/>
          <w:sz w:val="16"/>
          <w:szCs w:val="16"/>
          <w:lang w:val="hr-HR"/>
        </w:rPr>
        <w:t>Messured</w:t>
      </w:r>
      <w:proofErr w:type="spellEnd"/>
      <w:r>
        <w:rPr>
          <w:rFonts w:ascii="TimesNewRomanPSMT" w:hAnsi="TimesNewRomanPSMT"/>
          <w:sz w:val="16"/>
          <w:szCs w:val="16"/>
          <w:lang w:val="hr-HR"/>
        </w:rPr>
        <w:t xml:space="preserve"> </w:t>
      </w:r>
      <w:r>
        <w:rPr>
          <w:rFonts w:ascii="TimesNewRomanPSMT" w:hAnsi="TimesNewRomanPSMT"/>
          <w:sz w:val="16"/>
          <w:szCs w:val="16"/>
        </w:rPr>
        <w:t>CPU Occupancy Ratio (%)</w:t>
      </w:r>
      <w:r>
        <w:rPr>
          <w:lang w:val="hr-HR"/>
        </w:rPr>
        <w:t xml:space="preserve"> </w:t>
      </w:r>
      <w:r w:rsidRPr="00F23FA3">
        <w:rPr>
          <w:rFonts w:ascii="TimesNewRomanPSMT" w:hAnsi="TimesNewRomanPSMT"/>
          <w:sz w:val="18"/>
          <w:szCs w:val="18"/>
        </w:rPr>
        <w:t xml:space="preserve">native request so it costs more CPU resources (106% higher), </w:t>
      </w:r>
    </w:p>
    <w:p w14:paraId="28655324" w14:textId="77777777" w:rsidR="00073847" w:rsidRPr="00F23FA3" w:rsidRDefault="00073847" w:rsidP="00073847">
      <w:pPr>
        <w:pStyle w:val="NormalWeb"/>
        <w:numPr>
          <w:ilvl w:val="0"/>
          <w:numId w:val="48"/>
        </w:numPr>
      </w:pPr>
      <w:r>
        <w:rPr>
          <w:rFonts w:ascii="TimesNewRomanPSMT" w:hAnsi="TimesNewRomanPSMT"/>
          <w:sz w:val="16"/>
          <w:szCs w:val="16"/>
        </w:rPr>
        <w:t xml:space="preserve">Mermory Occupancy (MB) </w:t>
      </w:r>
      <w:r>
        <w:rPr>
          <w:rFonts w:ascii="TimesNewRomanPSMT" w:hAnsi="TimesNewRomanPSMT"/>
          <w:sz w:val="16"/>
          <w:szCs w:val="16"/>
          <w:lang w:val="hr-HR"/>
        </w:rPr>
        <w:t xml:space="preserve">, </w:t>
      </w:r>
      <w:r>
        <w:rPr>
          <w:rFonts w:ascii="TimesNewRomanPSMT" w:hAnsi="TimesNewRomanPSMT"/>
          <w:sz w:val="18"/>
          <w:szCs w:val="18"/>
        </w:rPr>
        <w:t xml:space="preserve">memory space (73.0% higher) </w:t>
      </w:r>
    </w:p>
    <w:p w14:paraId="52335DF9" w14:textId="77777777" w:rsidR="00073847" w:rsidRDefault="00073847" w:rsidP="00073847">
      <w:pPr>
        <w:pStyle w:val="NormalWeb"/>
      </w:pPr>
      <w:proofErr w:type="spellStart"/>
      <w:r>
        <w:rPr>
          <w:rFonts w:ascii="TimesNewRomanPSMT" w:hAnsi="TimesNewRomanPSMT"/>
          <w:sz w:val="18"/>
          <w:szCs w:val="18"/>
          <w:lang w:val="hr-HR"/>
        </w:rPr>
        <w:t>Conclusion</w:t>
      </w:r>
      <w:proofErr w:type="spellEnd"/>
      <w:r>
        <w:rPr>
          <w:rFonts w:ascii="TimesNewRomanPSMT" w:hAnsi="TimesNewRomanPSMT"/>
          <w:sz w:val="18"/>
          <w:szCs w:val="18"/>
          <w:lang w:val="hr-HR"/>
        </w:rPr>
        <w:t xml:space="preserve">: </w:t>
      </w:r>
      <w:r>
        <w:rPr>
          <w:rFonts w:ascii="TimesNewRomanPSMT" w:hAnsi="TimesNewRomanPSMT"/>
          <w:sz w:val="18"/>
          <w:szCs w:val="18"/>
        </w:rPr>
        <w:t xml:space="preserve">Both hybrid and native paradigms are ways to fulfill the different needs and preferences of developers and users, but none of then can be thought as a perfect solution. So the recommendation is, which to use depends on the actual demand, in case of UE-oriented or performance is emphasized more, native app paradigm would be a better choice, and if code reusability and cross-platform feature is necessary hybrid app paradigm would be optimal. </w:t>
      </w:r>
    </w:p>
    <w:p w14:paraId="17A907C1" w14:textId="77777777" w:rsidR="00073847" w:rsidRDefault="00073847" w:rsidP="00073847">
      <w:pPr>
        <w:pStyle w:val="NormalWeb"/>
        <w:rPr>
          <w:lang w:val="hr-HR"/>
        </w:rPr>
      </w:pPr>
    </w:p>
    <w:p w14:paraId="4A9B38FA" w14:textId="77777777" w:rsidR="00073847" w:rsidRPr="00F23FA3" w:rsidRDefault="00073847" w:rsidP="00073847">
      <w:r w:rsidRPr="00F23FA3">
        <w:rPr>
          <w:rFonts w:eastAsia="Times New Roman"/>
          <w:b/>
          <w:bCs/>
          <w:szCs w:val="24"/>
          <w:lang w:val="en-HR" w:eastAsia="en-GB"/>
        </w:rPr>
        <w:t xml:space="preserve">A Performance Evaluation of Cross-Platform Mobile Application Development Approaches </w:t>
      </w:r>
      <w:r>
        <w:t>, [03]</w:t>
      </w:r>
    </w:p>
    <w:p w14:paraId="3FE59BB2" w14:textId="77777777" w:rsidR="00073847" w:rsidRDefault="00073847" w:rsidP="00073847">
      <w:pPr>
        <w:pStyle w:val="NormalWeb"/>
        <w:numPr>
          <w:ilvl w:val="0"/>
          <w:numId w:val="48"/>
        </w:numPr>
      </w:pPr>
      <w:r>
        <w:rPr>
          <w:rFonts w:ascii="TimesNewRomanPSMT" w:hAnsi="TimesNewRomanPSMT"/>
          <w:sz w:val="18"/>
          <w:szCs w:val="18"/>
        </w:rPr>
        <w:t xml:space="preserve">Each of the benchmark apps consists of two screens: the initial screen is a configuration screen for setting the parameters of the benchmark app. The second screen is the main screen which displays a screenful of contents of variable sizes. The size of the contents is controlled by one or more parameters of the benchmark app. </w:t>
      </w:r>
    </w:p>
    <w:p w14:paraId="6692E370" w14:textId="77777777" w:rsidR="00073847" w:rsidRDefault="00073847" w:rsidP="00073847">
      <w:pPr>
        <w:pStyle w:val="NormalWeb"/>
        <w:numPr>
          <w:ilvl w:val="0"/>
          <w:numId w:val="48"/>
        </w:numPr>
      </w:pPr>
      <w:r>
        <w:rPr>
          <w:rFonts w:ascii="TimesNewRomanPS" w:hAnsi="TimesNewRomanPS"/>
          <w:i/>
          <w:iCs/>
          <w:sz w:val="18"/>
          <w:szCs w:val="18"/>
        </w:rPr>
        <w:t>Observations on memory usage</w:t>
      </w:r>
      <w:r>
        <w:rPr>
          <w:rFonts w:ascii="TimesNewRomanPSMT" w:hAnsi="TimesNewRomanPSMT"/>
          <w:sz w:val="18"/>
          <w:szCs w:val="18"/>
        </w:rPr>
        <w:t xml:space="preserve">. The memory usage of all apps generally increases proportionally to the size of the UI, </w:t>
      </w:r>
    </w:p>
    <w:p w14:paraId="2C2C2F7B" w14:textId="77777777" w:rsidR="00073847" w:rsidRDefault="00073847" w:rsidP="00073847">
      <w:pPr>
        <w:pStyle w:val="NormalWeb"/>
        <w:numPr>
          <w:ilvl w:val="0"/>
          <w:numId w:val="48"/>
        </w:numPr>
      </w:pPr>
      <w:r>
        <w:rPr>
          <w:rFonts w:ascii="TimesNewRomanPS" w:hAnsi="TimesNewRomanPS"/>
          <w:i/>
          <w:iCs/>
          <w:sz w:val="18"/>
          <w:szCs w:val="18"/>
        </w:rPr>
        <w:t>Observations on app size</w:t>
      </w:r>
      <w:r>
        <w:rPr>
          <w:rFonts w:ascii="TimesNewRomanPSMT" w:hAnsi="TimesNewRomanPSMT"/>
          <w:sz w:val="18"/>
          <w:szCs w:val="18"/>
        </w:rPr>
        <w:t xml:space="preserve">. The sizes of the native apps, NA and NI, are the smallest on both platforms. The sizes of cross-platform apps are significantly larger than the sizes of the native apps on both Android and iOS platforms. </w:t>
      </w:r>
    </w:p>
    <w:p w14:paraId="36265BD3" w14:textId="77777777" w:rsidR="00073847" w:rsidRDefault="00073847" w:rsidP="00073847">
      <w:pPr>
        <w:pStyle w:val="NormalWeb"/>
      </w:pPr>
      <w:proofErr w:type="spellStart"/>
      <w:r>
        <w:rPr>
          <w:lang w:val="hr-HR"/>
        </w:rPr>
        <w:t>Conclusion</w:t>
      </w:r>
      <w:proofErr w:type="spellEnd"/>
      <w:r>
        <w:rPr>
          <w:lang w:val="hr-HR"/>
        </w:rPr>
        <w:t xml:space="preserve">: </w:t>
      </w:r>
      <w:r>
        <w:rPr>
          <w:rFonts w:ascii="TimesNewRomanPSMT" w:hAnsi="TimesNewRomanPSMT"/>
          <w:sz w:val="18"/>
          <w:szCs w:val="18"/>
        </w:rPr>
        <w:t xml:space="preserve">Our experiment shows that there are significant differences in the performance characteristic of the benchmark apps developed using different approaches. The data collected from the experiment offers insights to the designs and trade-offs of the different approaches. These insights offer guidance to the practitioners when selecting among the different approaches. </w:t>
      </w:r>
    </w:p>
    <w:p w14:paraId="789D74D5" w14:textId="77777777" w:rsidR="00073847" w:rsidRPr="00F23FA3" w:rsidRDefault="00073847" w:rsidP="00073847">
      <w:pPr>
        <w:pStyle w:val="NormalWeb"/>
        <w:ind w:left="720"/>
        <w:rPr>
          <w:lang w:val="hr-HR"/>
        </w:rPr>
      </w:pPr>
    </w:p>
    <w:p w14:paraId="4B97FEA6" w14:textId="77777777" w:rsidR="00073847" w:rsidRDefault="00073847" w:rsidP="00073847">
      <w:r w:rsidRPr="00A30BF8">
        <w:rPr>
          <w:rFonts w:eastAsia="Times New Roman"/>
          <w:b/>
          <w:bCs/>
          <w:szCs w:val="24"/>
          <w:lang w:val="en-HR" w:eastAsia="en-GB"/>
        </w:rPr>
        <w:t xml:space="preserve">Comparing performance parameters of mobile app development strategies </w:t>
      </w:r>
      <w:r>
        <w:t>, [04]</w:t>
      </w:r>
    </w:p>
    <w:p w14:paraId="2110F61B" w14:textId="77777777" w:rsidR="00073847" w:rsidRDefault="00073847" w:rsidP="00073847">
      <w:pPr>
        <w:pStyle w:val="NormalWeb"/>
        <w:rPr>
          <w:b/>
          <w:bCs/>
        </w:rPr>
      </w:pPr>
    </w:p>
    <w:p w14:paraId="22BE2E72" w14:textId="77777777" w:rsidR="00073847" w:rsidRPr="00A33D9B" w:rsidRDefault="00073847" w:rsidP="00073847">
      <w:pPr>
        <w:pStyle w:val="NormalWeb"/>
        <w:numPr>
          <w:ilvl w:val="0"/>
          <w:numId w:val="48"/>
        </w:numPr>
      </w:pPr>
      <w:r>
        <w:rPr>
          <w:rFonts w:ascii="CMR9" w:hAnsi="CMR9"/>
          <w:sz w:val="18"/>
          <w:szCs w:val="18"/>
        </w:rPr>
        <w:t xml:space="preserve">In iOS, the Time Profiler feature of the Instruments tool is used for all response time measurements. </w:t>
      </w:r>
    </w:p>
    <w:p w14:paraId="75088D93" w14:textId="77777777" w:rsidR="00073847" w:rsidRDefault="00073847" w:rsidP="00073847">
      <w:pPr>
        <w:pStyle w:val="NormalWeb"/>
        <w:numPr>
          <w:ilvl w:val="0"/>
          <w:numId w:val="48"/>
        </w:numPr>
      </w:pPr>
      <w:r>
        <w:rPr>
          <w:rFonts w:ascii="CMR9" w:hAnsi="CMR9"/>
          <w:sz w:val="18"/>
          <w:szCs w:val="18"/>
        </w:rPr>
        <w:t xml:space="preserve">Response times under 100 milliseconds will feel instantaneous to the user. Response times up to one (or a few) second(s) are acceptable to the user, if they rarely occur. Delays greater than a few seconds will significantly degrade the user experience. </w:t>
      </w:r>
    </w:p>
    <w:p w14:paraId="642C2926" w14:textId="77777777" w:rsidR="00073847" w:rsidRPr="00A33D9B" w:rsidRDefault="00073847" w:rsidP="00073847">
      <w:pPr>
        <w:pStyle w:val="NormalWeb"/>
        <w:numPr>
          <w:ilvl w:val="0"/>
          <w:numId w:val="48"/>
        </w:numPr>
        <w:rPr>
          <w:rFonts w:ascii="NimbusRomNo9L" w:hAnsi="NimbusRomNo9L"/>
          <w:i/>
          <w:iCs/>
          <w:sz w:val="22"/>
          <w:szCs w:val="22"/>
        </w:rPr>
      </w:pPr>
      <w:r>
        <w:rPr>
          <w:rFonts w:ascii="NimbusRomNo9L" w:hAnsi="NimbusRomNo9L"/>
          <w:i/>
          <w:iCs/>
          <w:sz w:val="22"/>
          <w:szCs w:val="22"/>
        </w:rPr>
        <w:t xml:space="preserve">Launch time </w:t>
      </w:r>
      <w:r>
        <w:rPr>
          <w:rFonts w:ascii="NimbusRomNo9L" w:hAnsi="NimbusRomNo9L"/>
          <w:i/>
          <w:iCs/>
          <w:sz w:val="22"/>
          <w:szCs w:val="22"/>
          <w:lang w:val="hr-HR"/>
        </w:rPr>
        <w:t>: HE:</w:t>
      </w:r>
      <w:r w:rsidRPr="00A33D9B">
        <w:rPr>
          <w:rFonts w:ascii="NimbusRomNo9L" w:hAnsi="NimbusRomNo9L"/>
          <w:i/>
          <w:iCs/>
          <w:sz w:val="22"/>
          <w:szCs w:val="22"/>
        </w:rPr>
        <w:t xml:space="preserve">191 </w:t>
      </w:r>
      <w:r>
        <w:rPr>
          <w:rFonts w:ascii="NimbusRomNo9L" w:hAnsi="NimbusRomNo9L"/>
          <w:i/>
          <w:iCs/>
          <w:sz w:val="22"/>
          <w:szCs w:val="22"/>
          <w:lang w:val="hr-HR"/>
        </w:rPr>
        <w:t>LE:</w:t>
      </w:r>
      <w:r w:rsidRPr="00A33D9B">
        <w:rPr>
          <w:rFonts w:ascii="NimbusRomNo9L" w:hAnsi="NimbusRomNo9L"/>
          <w:i/>
          <w:iCs/>
          <w:sz w:val="22"/>
          <w:szCs w:val="22"/>
        </w:rPr>
        <w:t xml:space="preserve">611 </w:t>
      </w:r>
    </w:p>
    <w:p w14:paraId="0D33949D" w14:textId="77777777" w:rsidR="00073847" w:rsidRDefault="00073847" w:rsidP="00073847">
      <w:pPr>
        <w:pStyle w:val="NormalWeb"/>
        <w:numPr>
          <w:ilvl w:val="0"/>
          <w:numId w:val="48"/>
        </w:numPr>
      </w:pPr>
      <w:r>
        <w:rPr>
          <w:rFonts w:ascii="CMR9" w:hAnsi="CMR9"/>
          <w:sz w:val="18"/>
          <w:szCs w:val="18"/>
        </w:rPr>
        <w:t xml:space="preserve">Overall the native implementations have a consistently low memory requirement. </w:t>
      </w:r>
    </w:p>
    <w:p w14:paraId="0ED8FD8A" w14:textId="77777777" w:rsidR="00073847" w:rsidRDefault="00073847" w:rsidP="00073847">
      <w:pPr>
        <w:pStyle w:val="NormalWeb"/>
      </w:pPr>
    </w:p>
    <w:p w14:paraId="35835AF2" w14:textId="77777777" w:rsidR="00073847" w:rsidRPr="00BC1B1C" w:rsidRDefault="00073847" w:rsidP="00073847">
      <w:pPr>
        <w:pStyle w:val="NormalWeb"/>
      </w:pPr>
      <w:r>
        <w:rPr>
          <w:rFonts w:ascii="CMR9" w:hAnsi="CMR9"/>
          <w:sz w:val="18"/>
          <w:szCs w:val="18"/>
        </w:rPr>
        <w:lastRenderedPageBreak/>
        <w:t xml:space="preserve">Displaying CPU usage in tables as numerical values is not a trivial operation. In order to draw conclusions regarding the CPU use of specific actions in the mobile application, the sample time for the measurement intervals must be suf- ficiently small. </w:t>
      </w:r>
      <w:r>
        <w:rPr>
          <w:lang w:val="hr-HR"/>
        </w:rPr>
        <w:t>--</w:t>
      </w:r>
      <w:r>
        <w:rPr>
          <w:rFonts w:ascii="CMR9" w:hAnsi="CMR9"/>
          <w:sz w:val="18"/>
          <w:szCs w:val="18"/>
        </w:rPr>
        <w:t xml:space="preserve">as the iOS and Windows Phone 8 measurement tools do not allow sufficiently small sample intervals. </w:t>
      </w:r>
    </w:p>
    <w:p w14:paraId="0B44B827" w14:textId="77777777" w:rsidR="00073847" w:rsidRPr="00A30BF8" w:rsidRDefault="00073847" w:rsidP="00073847">
      <w:pPr>
        <w:pStyle w:val="NormalWeb"/>
        <w:numPr>
          <w:ilvl w:val="0"/>
          <w:numId w:val="48"/>
        </w:numPr>
        <w:rPr>
          <w:lang w:val="hr-HR"/>
        </w:rPr>
      </w:pPr>
    </w:p>
    <w:p w14:paraId="66597985" w14:textId="77777777" w:rsidR="00073847" w:rsidRDefault="00073847" w:rsidP="00073847">
      <w:pPr>
        <w:pStyle w:val="NormalWeb"/>
        <w:numPr>
          <w:ilvl w:val="0"/>
          <w:numId w:val="48"/>
        </w:numPr>
      </w:pPr>
      <w:r>
        <w:rPr>
          <w:rFonts w:ascii="CMR9" w:hAnsi="CMR9"/>
          <w:sz w:val="18"/>
          <w:szCs w:val="18"/>
        </w:rPr>
        <w:t xml:space="preserve">The advantage of using an existing application instead of making a new one is twofold. First of all, learning tools and implementing applications is very time consuming. </w:t>
      </w:r>
    </w:p>
    <w:p w14:paraId="1197DCDA" w14:textId="77777777" w:rsidR="00073847" w:rsidRDefault="00073847" w:rsidP="00073847">
      <w:pPr>
        <w:pStyle w:val="NormalWeb"/>
        <w:numPr>
          <w:ilvl w:val="0"/>
          <w:numId w:val="48"/>
        </w:numPr>
      </w:pPr>
      <w:r>
        <w:rPr>
          <w:rFonts w:ascii="CMR9" w:hAnsi="CMR9"/>
          <w:sz w:val="18"/>
          <w:szCs w:val="18"/>
        </w:rPr>
        <w:t xml:space="preserve">In Table 1, an overview of the devices used for the per- formance analysis is given. For Android and iOS both a high-end and a low-end device was selected. </w:t>
      </w:r>
    </w:p>
    <w:p w14:paraId="0A006280" w14:textId="77777777" w:rsidR="00073847" w:rsidRDefault="00073847" w:rsidP="00073847">
      <w:pPr>
        <w:pStyle w:val="NormalWeb"/>
        <w:numPr>
          <w:ilvl w:val="0"/>
          <w:numId w:val="48"/>
        </w:numPr>
      </w:pPr>
      <w:r>
        <w:rPr>
          <w:rFonts w:ascii="CMR9" w:hAnsi="CMR9"/>
          <w:sz w:val="18"/>
          <w:szCs w:val="18"/>
        </w:rPr>
        <w:t xml:space="preserve">Generally speaking, response times are an important fac- tor regarding the user experience. This study measures the response times for three different actions: The </w:t>
      </w:r>
      <w:r>
        <w:rPr>
          <w:rFonts w:ascii="CMTI9" w:hAnsi="CMTI9"/>
          <w:sz w:val="18"/>
          <w:szCs w:val="18"/>
        </w:rPr>
        <w:t xml:space="preserve">launch time </w:t>
      </w:r>
      <w:r>
        <w:rPr>
          <w:rFonts w:ascii="CMR9" w:hAnsi="CMR9"/>
          <w:sz w:val="18"/>
          <w:szCs w:val="18"/>
        </w:rPr>
        <w:t xml:space="preserve">of the application, the </w:t>
      </w:r>
      <w:r>
        <w:rPr>
          <w:rFonts w:ascii="CMTI9" w:hAnsi="CMTI9"/>
          <w:sz w:val="18"/>
          <w:szCs w:val="18"/>
        </w:rPr>
        <w:t xml:space="preserve">time to load a new page </w:t>
      </w:r>
      <w:r>
        <w:rPr>
          <w:rFonts w:ascii="CMR9" w:hAnsi="CMR9"/>
          <w:sz w:val="18"/>
          <w:szCs w:val="18"/>
        </w:rPr>
        <w:t xml:space="preserve">of the ap- plication and the </w:t>
      </w:r>
      <w:r>
        <w:rPr>
          <w:rFonts w:ascii="CMTI9" w:hAnsi="CMTI9"/>
          <w:sz w:val="18"/>
          <w:szCs w:val="18"/>
        </w:rPr>
        <w:t>time to return to the previous page</w:t>
      </w:r>
      <w:r>
        <w:rPr>
          <w:rFonts w:ascii="CMR9" w:hAnsi="CMR9"/>
          <w:sz w:val="18"/>
          <w:szCs w:val="18"/>
        </w:rPr>
        <w:t xml:space="preserve">. </w:t>
      </w:r>
    </w:p>
    <w:p w14:paraId="4BCF9108" w14:textId="77777777" w:rsidR="00073847" w:rsidRDefault="00073847" w:rsidP="00073847">
      <w:pPr>
        <w:pStyle w:val="NormalWeb"/>
        <w:numPr>
          <w:ilvl w:val="0"/>
          <w:numId w:val="48"/>
        </w:numPr>
      </w:pPr>
      <w:r>
        <w:rPr>
          <w:rFonts w:ascii="CMR9" w:hAnsi="CMR9"/>
          <w:sz w:val="18"/>
          <w:szCs w:val="18"/>
        </w:rPr>
        <w:t xml:space="preserve">The CPU usage is the percentage of the total CPU ca- pacity of the device used by the application in the measured time interval. CPU intensive applications may negatively impact other processes running on the device, decreasing user experience. This research considers the overall CPU usage of an application, as well as the CPU usage during two specific actions in the PropertyCross application: launching the application and using the GPS to search and list prop- erties. </w:t>
      </w:r>
    </w:p>
    <w:p w14:paraId="74FBB326" w14:textId="77777777" w:rsidR="00073847" w:rsidRDefault="00073847" w:rsidP="00073847">
      <w:pPr>
        <w:pStyle w:val="NormalWeb"/>
        <w:numPr>
          <w:ilvl w:val="0"/>
          <w:numId w:val="48"/>
        </w:numPr>
      </w:pPr>
      <w:r>
        <w:rPr>
          <w:rFonts w:ascii="CMR9" w:hAnsi="CMR9"/>
          <w:sz w:val="18"/>
          <w:szCs w:val="18"/>
        </w:rPr>
        <w:t xml:space="preserve">The memory usage parameter reflects the amount of RAM memory allocated by the application. Measuring the mem- ory footprint of the application is especially important for low-end devices as the performance of the platform can be significantly degraded if a high percentage of the available RAM is allocated. </w:t>
      </w:r>
    </w:p>
    <w:p w14:paraId="7714B170" w14:textId="77777777" w:rsidR="00073847" w:rsidRDefault="00073847" w:rsidP="00073847">
      <w:pPr>
        <w:pStyle w:val="NormalWeb"/>
        <w:numPr>
          <w:ilvl w:val="0"/>
          <w:numId w:val="48"/>
        </w:numPr>
      </w:pPr>
      <w:r>
        <w:rPr>
          <w:rFonts w:ascii="CMR9" w:hAnsi="CMR9"/>
          <w:sz w:val="18"/>
          <w:szCs w:val="18"/>
        </w:rPr>
        <w:t xml:space="preserve">The first measure- ment is the amount of RAM memory used when the app is fully launched. After launching the application, each page of the application was visited in a specified order. The second value is the maximal memory usage measured while going through the application. The final value is the memory us- age measured after each page of the application was visited. </w:t>
      </w:r>
    </w:p>
    <w:p w14:paraId="6FE8009C" w14:textId="77777777" w:rsidR="00073847" w:rsidRDefault="00073847" w:rsidP="00073847">
      <w:pPr>
        <w:pStyle w:val="NormalWeb"/>
        <w:numPr>
          <w:ilvl w:val="0"/>
          <w:numId w:val="48"/>
        </w:numPr>
      </w:pPr>
      <w:r>
        <w:rPr>
          <w:rFonts w:ascii="CMR9" w:hAnsi="CMR9"/>
          <w:sz w:val="18"/>
          <w:szCs w:val="18"/>
        </w:rPr>
        <w:t xml:space="preserve">make intensive use of hardware resources such as wireless communication and sensors will have a higher energy con- sumption. Battery usage is, hence, not considered in this paper. </w:t>
      </w:r>
    </w:p>
    <w:p w14:paraId="326C424E" w14:textId="77777777" w:rsidR="00073847" w:rsidRPr="00A30BF8" w:rsidRDefault="00073847" w:rsidP="00073847">
      <w:pPr>
        <w:pStyle w:val="NormalWeb"/>
        <w:numPr>
          <w:ilvl w:val="0"/>
          <w:numId w:val="48"/>
        </w:numPr>
        <w:rPr>
          <w:lang w:val="hr-HR"/>
        </w:rPr>
      </w:pPr>
    </w:p>
    <w:p w14:paraId="7E3877E2" w14:textId="77777777" w:rsidR="00073847" w:rsidRDefault="00073847" w:rsidP="00073847">
      <w:pPr>
        <w:pStyle w:val="NormalWeb"/>
        <w:ind w:left="720"/>
        <w:rPr>
          <w:lang w:val="hr-HR"/>
        </w:rPr>
      </w:pPr>
      <w:proofErr w:type="spellStart"/>
      <w:r>
        <w:rPr>
          <w:lang w:val="hr-HR"/>
        </w:rPr>
        <w:t>adv</w:t>
      </w:r>
      <w:proofErr w:type="spellEnd"/>
      <w:r>
        <w:rPr>
          <w:lang w:val="hr-HR"/>
        </w:rPr>
        <w:t>:</w:t>
      </w:r>
    </w:p>
    <w:p w14:paraId="575C193A" w14:textId="77777777" w:rsidR="00073847" w:rsidRDefault="00073847" w:rsidP="00073847">
      <w:pPr>
        <w:pStyle w:val="NormalWeb"/>
      </w:pPr>
      <w:r>
        <w:rPr>
          <w:rFonts w:ascii="CMSY9" w:hAnsi="CMSY9"/>
          <w:sz w:val="18"/>
          <w:szCs w:val="18"/>
        </w:rPr>
        <w:t xml:space="preserve">• </w:t>
      </w:r>
      <w:r>
        <w:rPr>
          <w:rFonts w:ascii="CMBX9" w:hAnsi="CMBX9"/>
          <w:sz w:val="18"/>
          <w:szCs w:val="18"/>
        </w:rPr>
        <w:t xml:space="preserve">Existing infrastructure. </w:t>
      </w:r>
      <w:r>
        <w:rPr>
          <w:rFonts w:ascii="CMR9" w:hAnsi="CMR9"/>
          <w:sz w:val="18"/>
          <w:szCs w:val="18"/>
        </w:rPr>
        <w:t xml:space="preserve">Developing new applica- tions from scratch is time consuming. In many cases, existing code for other projects can be reused. For instance, existing GWT projects are easily converted </w:t>
      </w:r>
    </w:p>
    <w:p w14:paraId="0340B74A" w14:textId="77777777" w:rsidR="00073847" w:rsidRDefault="00073847" w:rsidP="00073847">
      <w:pPr>
        <w:pStyle w:val="NormalWeb"/>
      </w:pPr>
      <w:r>
        <w:rPr>
          <w:rFonts w:ascii="CMBX9" w:hAnsi="CMBX9"/>
          <w:sz w:val="18"/>
          <w:szCs w:val="18"/>
        </w:rPr>
        <w:t xml:space="preserve">Platform-specific code. </w:t>
      </w:r>
      <w:r>
        <w:rPr>
          <w:rFonts w:ascii="CMR9" w:hAnsi="CMR9"/>
          <w:sz w:val="18"/>
          <w:szCs w:val="18"/>
        </w:rPr>
        <w:t xml:space="preserve">Some cross-platform tools (e.g. JavaScript frameworks) use a 100% shared code base for all targeted platforms. Therefore, not all na- tive features can be accessed. These tools are, hence, not suitable for the development of applications with very specific requirements regarding user interfaces and hardware access. </w:t>
      </w:r>
    </w:p>
    <w:p w14:paraId="64C456F7" w14:textId="77777777" w:rsidR="00073847" w:rsidRPr="00F23FA3" w:rsidRDefault="00073847" w:rsidP="00073847">
      <w:pPr>
        <w:pStyle w:val="NormalWeb"/>
        <w:ind w:left="720"/>
        <w:rPr>
          <w:lang w:val="hr-HR"/>
        </w:rPr>
      </w:pPr>
    </w:p>
    <w:p w14:paraId="5B492DB4" w14:textId="77777777" w:rsidR="00073847" w:rsidRDefault="00073847" w:rsidP="00073847">
      <w:proofErr w:type="spellStart"/>
      <w:r>
        <w:t>conclusion</w:t>
      </w:r>
      <w:proofErr w:type="spellEnd"/>
      <w:r>
        <w:t xml:space="preserve">: </w:t>
      </w:r>
    </w:p>
    <w:p w14:paraId="216B396B" w14:textId="77777777" w:rsidR="00073847" w:rsidRDefault="00073847" w:rsidP="00073847">
      <w:pPr>
        <w:pStyle w:val="NormalWeb"/>
        <w:numPr>
          <w:ilvl w:val="0"/>
          <w:numId w:val="48"/>
        </w:numPr>
      </w:pPr>
      <w:r>
        <w:rPr>
          <w:rFonts w:ascii="CMR9" w:hAnsi="CMR9"/>
          <w:sz w:val="18"/>
          <w:szCs w:val="18"/>
        </w:rPr>
        <w:t xml:space="preserve">The performance penalty resulting from the use of cross-platform tools is generally acceptable, especially on high-end devices. </w:t>
      </w:r>
    </w:p>
    <w:p w14:paraId="29868E59" w14:textId="77777777" w:rsidR="00073847" w:rsidRDefault="00073847" w:rsidP="00073847">
      <w:pPr>
        <w:pStyle w:val="NormalWeb"/>
        <w:numPr>
          <w:ilvl w:val="0"/>
          <w:numId w:val="48"/>
        </w:numPr>
      </w:pPr>
      <w:r>
        <w:rPr>
          <w:rFonts w:ascii="CMR9" w:hAnsi="CMR9"/>
          <w:sz w:val="18"/>
          <w:szCs w:val="18"/>
        </w:rPr>
        <w:t xml:space="preserve">In order to select a suitable cross-platform tool, several criteria other than performance have to be considered. Some of these parameters are often discussed (e.g. license cost, development environment/support, maturity and stability) </w:t>
      </w:r>
    </w:p>
    <w:p w14:paraId="2A0FA2F5" w14:textId="77777777" w:rsidR="00073847" w:rsidRDefault="00073847" w:rsidP="00073847">
      <w:pPr>
        <w:pStyle w:val="ListParagraph"/>
        <w:numPr>
          <w:ilvl w:val="0"/>
          <w:numId w:val="48"/>
        </w:numPr>
      </w:pPr>
    </w:p>
    <w:p w14:paraId="34EB5471" w14:textId="77777777" w:rsidR="00073847" w:rsidRDefault="00073847" w:rsidP="00073847"/>
    <w:p w14:paraId="431338CF" w14:textId="77777777" w:rsidR="00073847" w:rsidRPr="001C27CE" w:rsidRDefault="00073847" w:rsidP="00073847">
      <w:r w:rsidRPr="00BC1B1C">
        <w:rPr>
          <w:lang w:val="en-HR"/>
        </w:rPr>
        <w:t xml:space="preserve">Beyond Web/Native/Hybrid: A New Taxonomy for Mobile App Development </w:t>
      </w:r>
      <w:r>
        <w:t>[05]</w:t>
      </w:r>
    </w:p>
    <w:p w14:paraId="53773B29" w14:textId="77777777" w:rsidR="00073847" w:rsidRDefault="00073847" w:rsidP="00073847">
      <w:pPr>
        <w:pStyle w:val="NormalWeb"/>
      </w:pPr>
      <w:r>
        <w:rPr>
          <w:rFonts w:ascii="LinBiolinumTI" w:hAnsi="LinBiolinumTI"/>
          <w:sz w:val="18"/>
          <w:szCs w:val="18"/>
        </w:rPr>
        <w:t xml:space="preserve">Code Sharing. </w:t>
      </w:r>
      <w:r>
        <w:rPr>
          <w:rFonts w:ascii="LinLibertineT" w:hAnsi="LinLibertineT"/>
          <w:sz w:val="18"/>
          <w:szCs w:val="18"/>
        </w:rPr>
        <w:t>The amount of code sharing is at its low- est in Endemic Apps. A major point of using pandemic or ecdemic approaches is to share code. Code sharing is also possible for En- demic Apps, however. You can, for example, share test code with a cross-platform UI testing tool such as Appium</w:t>
      </w:r>
      <w:r>
        <w:rPr>
          <w:rFonts w:ascii="LinLibertineT" w:hAnsi="LinLibertineT"/>
          <w:position w:val="6"/>
          <w:sz w:val="14"/>
          <w:szCs w:val="14"/>
        </w:rPr>
        <w:t xml:space="preserve">12 </w:t>
      </w:r>
      <w:r>
        <w:rPr>
          <w:rFonts w:ascii="LinLibertineT" w:hAnsi="LinLibertineT"/>
          <w:sz w:val="18"/>
          <w:szCs w:val="18"/>
        </w:rPr>
        <w:t xml:space="preserve">or by generating parts of the code from models. </w:t>
      </w:r>
    </w:p>
    <w:p w14:paraId="20256532" w14:textId="77777777" w:rsidR="00073847" w:rsidRDefault="00073847" w:rsidP="00073847">
      <w:pPr>
        <w:pStyle w:val="NormalWeb"/>
      </w:pPr>
      <w:r>
        <w:rPr>
          <w:rFonts w:ascii="LinLibertineT" w:hAnsi="LinLibertineT"/>
          <w:sz w:val="18"/>
          <w:szCs w:val="18"/>
        </w:rPr>
        <w:lastRenderedPageBreak/>
        <w:t xml:space="preserve">In practice, code sharing in pandemic apps tends to be more common than in ecdemic apps. The reason for this is that business logic and UI are typically written with shared code in pandemic apps, while ecdemic frameworks often offer to mix in more en- demic code (especially for the UI). For apps of lesser complexity, however, code sharing could be nearly 100 % for both approaches. </w:t>
      </w:r>
    </w:p>
    <w:p w14:paraId="55A7E5B6" w14:textId="77777777" w:rsidR="00073847" w:rsidRDefault="00073847" w:rsidP="00073847">
      <w:pPr>
        <w:pStyle w:val="NormalWeb"/>
        <w:numPr>
          <w:ilvl w:val="0"/>
          <w:numId w:val="48"/>
        </w:numPr>
      </w:pPr>
      <w:r>
        <w:rPr>
          <w:rFonts w:ascii="LinBiolinumTI" w:hAnsi="LinBiolinumTI"/>
          <w:sz w:val="18"/>
          <w:szCs w:val="18"/>
        </w:rPr>
        <w:t xml:space="preserve">User Experience. </w:t>
      </w:r>
      <w:r>
        <w:rPr>
          <w:rFonts w:ascii="LinLibertineT" w:hAnsi="LinLibertineT"/>
          <w:sz w:val="18"/>
          <w:szCs w:val="18"/>
        </w:rPr>
        <w:t xml:space="preserve">From the perspective of UX, Endemic Apps offer the best performance, full native UI and all of the pos- sibilities of the OS. Pandemic apps (with the exception of Hybrid Bridged Apps), on the other hand, lack the possibility of using a native UI which may reduce UX. Performance may also be a prob- lem for Web Apps and Hybrid Apps while System Language Apps may in some cases even outperform Endemic Apps. </w:t>
      </w:r>
    </w:p>
    <w:p w14:paraId="252459F3" w14:textId="77777777" w:rsidR="00073847" w:rsidRDefault="00073847" w:rsidP="00073847">
      <w:pPr>
        <w:pStyle w:val="ListParagraph"/>
      </w:pPr>
    </w:p>
    <w:p w14:paraId="7E9B8927" w14:textId="77777777" w:rsidR="00073847" w:rsidRDefault="00073847" w:rsidP="00073847"/>
    <w:p w14:paraId="2D282D20" w14:textId="7957E669" w:rsidR="007A6A96" w:rsidRPr="00C30329" w:rsidRDefault="007A6A96" w:rsidP="007A6A96"/>
    <w:p w14:paraId="3C2F366B" w14:textId="7A476C7A" w:rsidR="007A6A96" w:rsidRPr="00C30329" w:rsidRDefault="007A6A96" w:rsidP="007A6A96"/>
    <w:p w14:paraId="21197AB6" w14:textId="69854B4A" w:rsidR="007A6A96" w:rsidRPr="00C30329" w:rsidRDefault="007A6A96" w:rsidP="007A6A96"/>
    <w:p w14:paraId="39A65869" w14:textId="77777777" w:rsidR="007A6A96" w:rsidRPr="00C30329" w:rsidRDefault="007A6A96" w:rsidP="007A6A96"/>
    <w:p w14:paraId="48A9423F" w14:textId="205F3BF6" w:rsidR="007A6A96" w:rsidRPr="00C30329" w:rsidRDefault="007A6A96" w:rsidP="007A6A96"/>
    <w:p w14:paraId="008C1461" w14:textId="77777777" w:rsidR="007A6A96" w:rsidRPr="00C30329" w:rsidRDefault="007A6A96" w:rsidP="007A6A96"/>
    <w:p w14:paraId="47AD08D1" w14:textId="07EF5AA0" w:rsidR="0084226B" w:rsidRPr="00C30329" w:rsidRDefault="0084226B" w:rsidP="0084226B">
      <w:pPr>
        <w:pStyle w:val="Heading1"/>
      </w:pPr>
      <w:bookmarkStart w:id="104" w:name="_Toc112653946"/>
      <w:r w:rsidRPr="00C30329">
        <w:t>ZAKLJUČAK</w:t>
      </w:r>
      <w:bookmarkEnd w:id="104"/>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105" w:name="_Toc112653947"/>
      <w:r w:rsidRPr="00C30329">
        <w:t>LITERATURA</w:t>
      </w:r>
      <w:bookmarkEnd w:id="105"/>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r w:rsidR="00FC50AB" w:rsidRPr="00C30329">
        <w:t>Flutter, https://flutter.dev/</w:t>
      </w:r>
    </w:p>
    <w:p w14:paraId="2779F775" w14:textId="328EBE75" w:rsidR="00FC50AB" w:rsidRPr="00C30329" w:rsidRDefault="00FC50AB" w:rsidP="00FC50AB">
      <w:r w:rsidRPr="00C30329">
        <w:t>[2] Dart, https://dart.dev/overview#platform</w:t>
      </w:r>
    </w:p>
    <w:p w14:paraId="292D61C0" w14:textId="48C2DB45" w:rsidR="00FC50AB" w:rsidRPr="00C30329" w:rsidRDefault="00FC50AB" w:rsidP="00FC50AB">
      <w:r w:rsidRPr="00C30329">
        <w:t>[3] Flutter docs, arhitectular overview, https://docs.flutter.dev/resources/architectural-overview</w:t>
      </w:r>
    </w:p>
    <w:p w14:paraId="17598919" w14:textId="60ED4AE3" w:rsidR="00FC50AB" w:rsidRPr="00C30329" w:rsidRDefault="00FC50AB" w:rsidP="00FC50AB">
      <w:r w:rsidRPr="00C30329">
        <w:t>[4] Geeks for geeks, https://www.geeksforgeeks.org/what-is-widgets-in-flutter/</w:t>
      </w:r>
    </w:p>
    <w:p w14:paraId="764A2733" w14:textId="5076724C" w:rsidR="007A6672" w:rsidRPr="00C30329" w:rsidRDefault="00EE5C6A" w:rsidP="00AB2D23">
      <w:r w:rsidRPr="00C30329">
        <w:t>[5] Flutter docs, inside Flutter, https://docs.flutter.dev/resources/inside-flutter</w:t>
      </w:r>
    </w:p>
    <w:p w14:paraId="3718AC4E" w14:textId="5EC4754D" w:rsidR="007A6672" w:rsidRPr="00C30329" w:rsidRDefault="007A6672" w:rsidP="00AB2D23">
      <w:r w:rsidRPr="00C30329">
        <w:t>[6] Introducing SwiftUI, https://developer.apple.com/tutorials/swiftui</w:t>
      </w:r>
    </w:p>
    <w:p w14:paraId="31D4F1B3" w14:textId="0168E962" w:rsidR="0019138A" w:rsidRPr="00C30329" w:rsidRDefault="0019138A" w:rsidP="00AB2D23">
      <w:r w:rsidRPr="00C30329">
        <w:t>[7] About Swift, https://www.swift.org/about/</w:t>
      </w:r>
    </w:p>
    <w:p w14:paraId="2AB441D1" w14:textId="7F7BD540" w:rsidR="00AB2D23" w:rsidRPr="00C30329" w:rsidRDefault="00AB2D23" w:rsidP="00AB2D23">
      <w:r w:rsidRPr="00C30329">
        <w:t>[</w:t>
      </w:r>
      <w:r w:rsidR="0019138A" w:rsidRPr="00C30329">
        <w:t>8</w:t>
      </w:r>
      <w:r w:rsidRPr="00C30329">
        <w:t>] What is SwiftUI, https://cocoacasts.com/swiftui-fundamentals-what-is-swiftui#:~:text=SwiftUI%20is%20Apple's%20brand%20new,is%20a%20cross%2Dplatform%20framework.</w:t>
      </w:r>
    </w:p>
    <w:p w14:paraId="2CFAF4D1" w14:textId="0DE70903" w:rsidR="00FC50AB" w:rsidRPr="00C30329" w:rsidRDefault="001472CA" w:rsidP="00FC50AB">
      <w:r w:rsidRPr="00C30329">
        <w:t>[9] App Structure and Behavior, https://developer.apple.com/documentation/swiftui/app-structure-and-behavior</w:t>
      </w:r>
    </w:p>
    <w:p w14:paraId="73516E56" w14:textId="5826B72A" w:rsidR="0084436D" w:rsidRPr="00C30329" w:rsidRDefault="0084436D" w:rsidP="00FC50AB">
      <w:r w:rsidRPr="00C30329">
        <w:t>[10] SwiftUI View, https://developer.apple.com/documentation/swiftui/view/</w:t>
      </w:r>
    </w:p>
    <w:p w14:paraId="604DA198" w14:textId="1FDB5A3D" w:rsidR="0072364E" w:rsidRPr="00C30329" w:rsidRDefault="0072364E" w:rsidP="00FC50AB">
      <w:r w:rsidRPr="00C30329">
        <w:lastRenderedPageBreak/>
        <w:t xml:space="preserve">[11] </w:t>
      </w:r>
      <w:r w:rsidR="00281074" w:rsidRPr="00C30329">
        <w:t>Apple documentation, Run Loop, https://developer.apple.com/documentation/foundation/runloop</w:t>
      </w:r>
    </w:p>
    <w:p w14:paraId="73159870" w14:textId="086CEA44" w:rsidR="00772155" w:rsidRPr="00C30329" w:rsidRDefault="00772155" w:rsidP="00FC50AB">
      <w:r w:rsidRPr="00C30329">
        <w:t>[1</w:t>
      </w:r>
      <w:r w:rsidR="0072364E" w:rsidRPr="00C30329">
        <w:t>2</w:t>
      </w:r>
      <w:r w:rsidRPr="00C30329">
        <w:t>] The SwiftUI render loop,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Run Loops, https://developer.apple.com/library/archive/documentation/Cocoa/Conceptual/Multithreading/RunLoopManagement/RunLoopManagement.html</w:t>
      </w:r>
    </w:p>
    <w:p w14:paraId="6BA69F1B" w14:textId="03E05BE1" w:rsidR="0007456A" w:rsidRPr="00C30329" w:rsidRDefault="0007456A" w:rsidP="00FC50AB">
      <w:r w:rsidRPr="00C30329">
        <w:t>[14] Animations in SwiftUI: Get to Know Transactions,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106" w:name="_Toc112653948"/>
      <w:bookmarkStart w:id="107" w:name="_Toc78075"/>
      <w:r w:rsidRPr="00C30329">
        <w:t>SAŽETAK</w:t>
      </w:r>
      <w:bookmarkEnd w:id="106"/>
      <w:r w:rsidRPr="00C30329">
        <w:t xml:space="preserve"> </w:t>
      </w:r>
      <w:bookmarkEnd w:id="107"/>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108" w:name="_Toc112653949"/>
      <w:bookmarkStart w:id="109" w:name="_Toc78076"/>
      <w:r w:rsidRPr="00C30329">
        <w:lastRenderedPageBreak/>
        <w:t>ABSTRACT</w:t>
      </w:r>
      <w:bookmarkEnd w:id="108"/>
      <w:r w:rsidRPr="00C30329">
        <w:t xml:space="preserve"> </w:t>
      </w:r>
      <w:bookmarkEnd w:id="109"/>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110" w:name="_Toc112653950"/>
      <w:r w:rsidRPr="00C30329">
        <w:lastRenderedPageBreak/>
        <w:t>ŽIVOTOPIS</w:t>
      </w:r>
      <w:bookmarkEnd w:id="110"/>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111" w:name="_Toc112653951"/>
      <w:r w:rsidRPr="00C30329">
        <w:lastRenderedPageBreak/>
        <w:t>POPIS PRILOGA</w:t>
      </w:r>
      <w:bookmarkEnd w:id="111"/>
    </w:p>
    <w:sectPr w:rsidR="007A6A96" w:rsidRPr="00C30329" w:rsidSect="00CE4BDD">
      <w:headerReference w:type="default" r:id="rId54"/>
      <w:footerReference w:type="default" r:id="rId55"/>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62ECA" w14:textId="77777777" w:rsidR="00B743FB" w:rsidRDefault="00B743FB" w:rsidP="00AF338D">
      <w:r>
        <w:separator/>
      </w:r>
    </w:p>
    <w:p w14:paraId="25FDD214" w14:textId="77777777" w:rsidR="00B743FB" w:rsidRDefault="00B743FB" w:rsidP="00AF338D"/>
  </w:endnote>
  <w:endnote w:type="continuationSeparator" w:id="0">
    <w:p w14:paraId="2B85AC39" w14:textId="77777777" w:rsidR="00B743FB" w:rsidRDefault="00B743FB" w:rsidP="00AF338D">
      <w:r>
        <w:continuationSeparator/>
      </w:r>
    </w:p>
    <w:p w14:paraId="422CC533" w14:textId="77777777" w:rsidR="00B743FB" w:rsidRDefault="00B743FB"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NewRoman">
    <w:altName w:val="Times New Roman"/>
    <w:panose1 w:val="020B0604020202020204"/>
    <w:charset w:val="00"/>
    <w:family w:val="roman"/>
    <w:pitch w:val="default"/>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pitch w:val="default"/>
  </w:font>
  <w:font w:name="CMR9">
    <w:altName w:val="Cambria"/>
    <w:panose1 w:val="020B0604020202020204"/>
    <w:charset w:val="00"/>
    <w:family w:val="roman"/>
    <w:pitch w:val="default"/>
  </w:font>
  <w:font w:name="NimbusRomNo9L">
    <w:altName w:val="Cambria"/>
    <w:panose1 w:val="020B0604020202020204"/>
    <w:charset w:val="00"/>
    <w:family w:val="roman"/>
    <w:pitch w:val="default"/>
  </w:font>
  <w:font w:name="CMTI9">
    <w:altName w:val="Cambria"/>
    <w:panose1 w:val="020B0604020202020204"/>
    <w:charset w:val="00"/>
    <w:family w:val="roman"/>
    <w:pitch w:val="default"/>
  </w:font>
  <w:font w:name="CMSY9">
    <w:altName w:val="Cambria"/>
    <w:panose1 w:val="020B0604020202020204"/>
    <w:charset w:val="00"/>
    <w:family w:val="roman"/>
    <w:pitch w:val="default"/>
  </w:font>
  <w:font w:name="CMBX9">
    <w:altName w:val="Cambria"/>
    <w:panose1 w:val="020B0604020202020204"/>
    <w:charset w:val="00"/>
    <w:family w:val="roman"/>
    <w:pitch w:val="default"/>
  </w:font>
  <w:font w:name="LinBiolinumTI">
    <w:altName w:val="Cambria"/>
    <w:panose1 w:val="020B0604020202020204"/>
    <w:charset w:val="00"/>
    <w:family w:val="roman"/>
    <w:pitch w:val="default"/>
  </w:font>
  <w:font w:name="LinLibertine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8AFEE" w14:textId="77777777" w:rsidR="00B743FB" w:rsidRDefault="00B743FB" w:rsidP="00AF338D">
      <w:r>
        <w:separator/>
      </w:r>
    </w:p>
    <w:p w14:paraId="07D1F210" w14:textId="77777777" w:rsidR="00B743FB" w:rsidRDefault="00B743FB" w:rsidP="00AF338D"/>
  </w:footnote>
  <w:footnote w:type="continuationSeparator" w:id="0">
    <w:p w14:paraId="61BC1DAB" w14:textId="77777777" w:rsidR="00B743FB" w:rsidRDefault="00B743FB" w:rsidP="00AF338D">
      <w:r>
        <w:continuationSeparator/>
      </w:r>
    </w:p>
    <w:p w14:paraId="08CB2355" w14:textId="77777777" w:rsidR="00B743FB" w:rsidRDefault="00B743FB"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0650649"/>
    <w:multiLevelType w:val="hybridMultilevel"/>
    <w:tmpl w:val="9B74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B5125D"/>
    <w:multiLevelType w:val="hybridMultilevel"/>
    <w:tmpl w:val="5818F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7"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D739A5"/>
    <w:multiLevelType w:val="hybridMultilevel"/>
    <w:tmpl w:val="CAB0691E"/>
    <w:lvl w:ilvl="0" w:tplc="2AC04DEC">
      <w:numFmt w:val="bullet"/>
      <w:lvlText w:val="-"/>
      <w:lvlJc w:val="left"/>
      <w:pPr>
        <w:ind w:left="720" w:hanging="360"/>
      </w:pPr>
      <w:rPr>
        <w:rFonts w:ascii="TimesNewRoman" w:eastAsia="Times New Roman" w:hAnsi="TimesNewRoman" w:cs="Times New Roman"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21"/>
  </w:num>
  <w:num w:numId="2" w16cid:durableId="544635046">
    <w:abstractNumId w:val="25"/>
  </w:num>
  <w:num w:numId="3" w16cid:durableId="1993295595">
    <w:abstractNumId w:val="13"/>
  </w:num>
  <w:num w:numId="4" w16cid:durableId="1773889131">
    <w:abstractNumId w:val="16"/>
  </w:num>
  <w:num w:numId="5" w16cid:durableId="1330600419">
    <w:abstractNumId w:val="22"/>
  </w:num>
  <w:num w:numId="6" w16cid:durableId="2113090166">
    <w:abstractNumId w:val="18"/>
  </w:num>
  <w:num w:numId="7" w16cid:durableId="2001305249">
    <w:abstractNumId w:val="26"/>
  </w:num>
  <w:num w:numId="8" w16cid:durableId="1628002659">
    <w:abstractNumId w:val="29"/>
  </w:num>
  <w:num w:numId="9" w16cid:durableId="2067873777">
    <w:abstractNumId w:val="32"/>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9"/>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20"/>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7"/>
  </w:num>
  <w:num w:numId="34" w16cid:durableId="787161482">
    <w:abstractNumId w:val="23"/>
  </w:num>
  <w:num w:numId="35" w16cid:durableId="1941984543">
    <w:abstractNumId w:val="11"/>
  </w:num>
  <w:num w:numId="36" w16cid:durableId="602766021">
    <w:abstractNumId w:val="15"/>
  </w:num>
  <w:num w:numId="37" w16cid:durableId="1972397424">
    <w:abstractNumId w:val="30"/>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8"/>
  </w:num>
  <w:num w:numId="40" w16cid:durableId="1872376384">
    <w:abstractNumId w:val="10"/>
  </w:num>
  <w:num w:numId="41" w16cid:durableId="331491838">
    <w:abstractNumId w:val="24"/>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0944706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633454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787239061">
    <w:abstractNumId w:val="14"/>
  </w:num>
  <w:num w:numId="47" w16cid:durableId="1247954452">
    <w:abstractNumId w:val="17"/>
  </w:num>
  <w:num w:numId="48" w16cid:durableId="98686105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4E6"/>
    <w:rsid w:val="00013502"/>
    <w:rsid w:val="00013715"/>
    <w:rsid w:val="0001621C"/>
    <w:rsid w:val="000275B7"/>
    <w:rsid w:val="000334F9"/>
    <w:rsid w:val="0003693D"/>
    <w:rsid w:val="00037F75"/>
    <w:rsid w:val="00040EB9"/>
    <w:rsid w:val="00043A4E"/>
    <w:rsid w:val="00052800"/>
    <w:rsid w:val="000552DB"/>
    <w:rsid w:val="000606BD"/>
    <w:rsid w:val="00063F1C"/>
    <w:rsid w:val="000650FF"/>
    <w:rsid w:val="00067306"/>
    <w:rsid w:val="00073847"/>
    <w:rsid w:val="00073E6F"/>
    <w:rsid w:val="0007456A"/>
    <w:rsid w:val="00086017"/>
    <w:rsid w:val="00090F94"/>
    <w:rsid w:val="000916D2"/>
    <w:rsid w:val="00091CE7"/>
    <w:rsid w:val="00097D58"/>
    <w:rsid w:val="000A19E3"/>
    <w:rsid w:val="000A4293"/>
    <w:rsid w:val="000A6AE1"/>
    <w:rsid w:val="000B0D97"/>
    <w:rsid w:val="000C7146"/>
    <w:rsid w:val="000D52E9"/>
    <w:rsid w:val="000E5936"/>
    <w:rsid w:val="000F4503"/>
    <w:rsid w:val="001026D3"/>
    <w:rsid w:val="00104360"/>
    <w:rsid w:val="00104F47"/>
    <w:rsid w:val="00115C0A"/>
    <w:rsid w:val="0012697B"/>
    <w:rsid w:val="00134FB8"/>
    <w:rsid w:val="001417E8"/>
    <w:rsid w:val="00141B31"/>
    <w:rsid w:val="0014474F"/>
    <w:rsid w:val="00145413"/>
    <w:rsid w:val="00145D25"/>
    <w:rsid w:val="001472CA"/>
    <w:rsid w:val="0015336B"/>
    <w:rsid w:val="00166F75"/>
    <w:rsid w:val="0017790D"/>
    <w:rsid w:val="00184C10"/>
    <w:rsid w:val="0018630B"/>
    <w:rsid w:val="0019138A"/>
    <w:rsid w:val="00192405"/>
    <w:rsid w:val="00193C68"/>
    <w:rsid w:val="00195E14"/>
    <w:rsid w:val="00196184"/>
    <w:rsid w:val="001B2820"/>
    <w:rsid w:val="001B30C3"/>
    <w:rsid w:val="001C27CE"/>
    <w:rsid w:val="001C3483"/>
    <w:rsid w:val="001D440D"/>
    <w:rsid w:val="001D6E5D"/>
    <w:rsid w:val="001E284D"/>
    <w:rsid w:val="001F21AC"/>
    <w:rsid w:val="001F2F00"/>
    <w:rsid w:val="001F401D"/>
    <w:rsid w:val="00200823"/>
    <w:rsid w:val="00202583"/>
    <w:rsid w:val="002027EF"/>
    <w:rsid w:val="00202C0A"/>
    <w:rsid w:val="0020501A"/>
    <w:rsid w:val="00215C11"/>
    <w:rsid w:val="00215CE9"/>
    <w:rsid w:val="002211D3"/>
    <w:rsid w:val="00223A15"/>
    <w:rsid w:val="00224C5E"/>
    <w:rsid w:val="00226FC2"/>
    <w:rsid w:val="00231504"/>
    <w:rsid w:val="00236B5E"/>
    <w:rsid w:val="00240474"/>
    <w:rsid w:val="00240885"/>
    <w:rsid w:val="002413C7"/>
    <w:rsid w:val="00250A60"/>
    <w:rsid w:val="00255CD6"/>
    <w:rsid w:val="00256014"/>
    <w:rsid w:val="00267772"/>
    <w:rsid w:val="00267C5D"/>
    <w:rsid w:val="00267C6A"/>
    <w:rsid w:val="0027163E"/>
    <w:rsid w:val="0027426E"/>
    <w:rsid w:val="00280A38"/>
    <w:rsid w:val="00281074"/>
    <w:rsid w:val="002820FC"/>
    <w:rsid w:val="00283558"/>
    <w:rsid w:val="00286E6D"/>
    <w:rsid w:val="00286FCE"/>
    <w:rsid w:val="002873F5"/>
    <w:rsid w:val="002877D9"/>
    <w:rsid w:val="00293ED2"/>
    <w:rsid w:val="002A17CC"/>
    <w:rsid w:val="002A3464"/>
    <w:rsid w:val="002A36AB"/>
    <w:rsid w:val="002B56D0"/>
    <w:rsid w:val="002B6C97"/>
    <w:rsid w:val="002D1A0A"/>
    <w:rsid w:val="002D2E3E"/>
    <w:rsid w:val="002E42E5"/>
    <w:rsid w:val="002E623E"/>
    <w:rsid w:val="002E70E7"/>
    <w:rsid w:val="003058A8"/>
    <w:rsid w:val="003126C6"/>
    <w:rsid w:val="0031447D"/>
    <w:rsid w:val="003174A3"/>
    <w:rsid w:val="003202C6"/>
    <w:rsid w:val="00343769"/>
    <w:rsid w:val="00345C0C"/>
    <w:rsid w:val="00345D4B"/>
    <w:rsid w:val="003472CB"/>
    <w:rsid w:val="00356846"/>
    <w:rsid w:val="00373C3B"/>
    <w:rsid w:val="003839FA"/>
    <w:rsid w:val="003925F8"/>
    <w:rsid w:val="003A1B5E"/>
    <w:rsid w:val="003A78B7"/>
    <w:rsid w:val="003B1D3A"/>
    <w:rsid w:val="003B7B62"/>
    <w:rsid w:val="003C1056"/>
    <w:rsid w:val="003C3568"/>
    <w:rsid w:val="003D040B"/>
    <w:rsid w:val="003D2726"/>
    <w:rsid w:val="003D5D0C"/>
    <w:rsid w:val="003D6CCA"/>
    <w:rsid w:val="003E245D"/>
    <w:rsid w:val="003E34AD"/>
    <w:rsid w:val="003E4264"/>
    <w:rsid w:val="003E6F04"/>
    <w:rsid w:val="003F2F87"/>
    <w:rsid w:val="0040106C"/>
    <w:rsid w:val="00405DE3"/>
    <w:rsid w:val="0040758C"/>
    <w:rsid w:val="00415379"/>
    <w:rsid w:val="00415DC1"/>
    <w:rsid w:val="00416012"/>
    <w:rsid w:val="00422F53"/>
    <w:rsid w:val="00424127"/>
    <w:rsid w:val="00424F3F"/>
    <w:rsid w:val="00424FDA"/>
    <w:rsid w:val="00431A85"/>
    <w:rsid w:val="00432D80"/>
    <w:rsid w:val="00441EE3"/>
    <w:rsid w:val="00455D4B"/>
    <w:rsid w:val="004561A1"/>
    <w:rsid w:val="00463CA2"/>
    <w:rsid w:val="00464789"/>
    <w:rsid w:val="00470A61"/>
    <w:rsid w:val="00470CD2"/>
    <w:rsid w:val="00476827"/>
    <w:rsid w:val="0048143B"/>
    <w:rsid w:val="00492878"/>
    <w:rsid w:val="004940A5"/>
    <w:rsid w:val="004A3963"/>
    <w:rsid w:val="004A6E9C"/>
    <w:rsid w:val="004B1477"/>
    <w:rsid w:val="004B26C5"/>
    <w:rsid w:val="004C231A"/>
    <w:rsid w:val="004D4F54"/>
    <w:rsid w:val="004D6B04"/>
    <w:rsid w:val="004E006E"/>
    <w:rsid w:val="004E1F2F"/>
    <w:rsid w:val="004E4AA5"/>
    <w:rsid w:val="004E7417"/>
    <w:rsid w:val="004F1B40"/>
    <w:rsid w:val="00501D00"/>
    <w:rsid w:val="005052DF"/>
    <w:rsid w:val="00512ADA"/>
    <w:rsid w:val="0052675E"/>
    <w:rsid w:val="00531F43"/>
    <w:rsid w:val="00537830"/>
    <w:rsid w:val="005434AB"/>
    <w:rsid w:val="00543E9A"/>
    <w:rsid w:val="0054512C"/>
    <w:rsid w:val="0055364B"/>
    <w:rsid w:val="00557A7E"/>
    <w:rsid w:val="00564EB7"/>
    <w:rsid w:val="00585172"/>
    <w:rsid w:val="00586970"/>
    <w:rsid w:val="00595C63"/>
    <w:rsid w:val="005A3DFC"/>
    <w:rsid w:val="005A532A"/>
    <w:rsid w:val="005B2A0B"/>
    <w:rsid w:val="005B4201"/>
    <w:rsid w:val="005B499F"/>
    <w:rsid w:val="005B5398"/>
    <w:rsid w:val="005B7232"/>
    <w:rsid w:val="005C3332"/>
    <w:rsid w:val="005D4156"/>
    <w:rsid w:val="005E2044"/>
    <w:rsid w:val="005E7A77"/>
    <w:rsid w:val="005F289D"/>
    <w:rsid w:val="005F73B6"/>
    <w:rsid w:val="0060575D"/>
    <w:rsid w:val="006067AC"/>
    <w:rsid w:val="00615C63"/>
    <w:rsid w:val="00623BBB"/>
    <w:rsid w:val="00626C60"/>
    <w:rsid w:val="006310E5"/>
    <w:rsid w:val="00634CDD"/>
    <w:rsid w:val="00641B8B"/>
    <w:rsid w:val="006566BC"/>
    <w:rsid w:val="00662446"/>
    <w:rsid w:val="006628B5"/>
    <w:rsid w:val="00667914"/>
    <w:rsid w:val="006767B1"/>
    <w:rsid w:val="00680D8C"/>
    <w:rsid w:val="006829DA"/>
    <w:rsid w:val="00682AEB"/>
    <w:rsid w:val="00695152"/>
    <w:rsid w:val="00695C93"/>
    <w:rsid w:val="006A02DE"/>
    <w:rsid w:val="006B2AD1"/>
    <w:rsid w:val="006B2D44"/>
    <w:rsid w:val="006B42B0"/>
    <w:rsid w:val="006B4760"/>
    <w:rsid w:val="006B478A"/>
    <w:rsid w:val="006E4716"/>
    <w:rsid w:val="006F2577"/>
    <w:rsid w:val="006F4656"/>
    <w:rsid w:val="007006D3"/>
    <w:rsid w:val="00707153"/>
    <w:rsid w:val="00713F30"/>
    <w:rsid w:val="007166DA"/>
    <w:rsid w:val="00720B32"/>
    <w:rsid w:val="0072364E"/>
    <w:rsid w:val="007247B7"/>
    <w:rsid w:val="00725580"/>
    <w:rsid w:val="007262D7"/>
    <w:rsid w:val="00732C75"/>
    <w:rsid w:val="00743BBA"/>
    <w:rsid w:val="00744638"/>
    <w:rsid w:val="00745934"/>
    <w:rsid w:val="00746FBA"/>
    <w:rsid w:val="00761134"/>
    <w:rsid w:val="007665F0"/>
    <w:rsid w:val="0077207A"/>
    <w:rsid w:val="00772155"/>
    <w:rsid w:val="00772EDC"/>
    <w:rsid w:val="00775270"/>
    <w:rsid w:val="0078001B"/>
    <w:rsid w:val="00785421"/>
    <w:rsid w:val="00793E04"/>
    <w:rsid w:val="0079686C"/>
    <w:rsid w:val="00797A8B"/>
    <w:rsid w:val="00797DFF"/>
    <w:rsid w:val="007A6672"/>
    <w:rsid w:val="007A6A96"/>
    <w:rsid w:val="007A7D67"/>
    <w:rsid w:val="007A7FAD"/>
    <w:rsid w:val="007B27FE"/>
    <w:rsid w:val="007B4C1A"/>
    <w:rsid w:val="007C0464"/>
    <w:rsid w:val="007C2FA2"/>
    <w:rsid w:val="007C67B6"/>
    <w:rsid w:val="007D08C7"/>
    <w:rsid w:val="007E6183"/>
    <w:rsid w:val="007E77EF"/>
    <w:rsid w:val="007E7EC7"/>
    <w:rsid w:val="007F68B7"/>
    <w:rsid w:val="008008BE"/>
    <w:rsid w:val="008014D9"/>
    <w:rsid w:val="008051B8"/>
    <w:rsid w:val="00812254"/>
    <w:rsid w:val="0083143C"/>
    <w:rsid w:val="0084116B"/>
    <w:rsid w:val="0084226B"/>
    <w:rsid w:val="0084436D"/>
    <w:rsid w:val="008458AD"/>
    <w:rsid w:val="00850C28"/>
    <w:rsid w:val="00854905"/>
    <w:rsid w:val="00856E87"/>
    <w:rsid w:val="008674F8"/>
    <w:rsid w:val="00872A23"/>
    <w:rsid w:val="00874737"/>
    <w:rsid w:val="00881425"/>
    <w:rsid w:val="00881FBB"/>
    <w:rsid w:val="00883E5E"/>
    <w:rsid w:val="0089266E"/>
    <w:rsid w:val="00892DBB"/>
    <w:rsid w:val="00895E4E"/>
    <w:rsid w:val="008A5E74"/>
    <w:rsid w:val="008A6D78"/>
    <w:rsid w:val="008B5DFF"/>
    <w:rsid w:val="008C279C"/>
    <w:rsid w:val="008C73DB"/>
    <w:rsid w:val="008C7938"/>
    <w:rsid w:val="008D5CF6"/>
    <w:rsid w:val="008D79A6"/>
    <w:rsid w:val="008E7A69"/>
    <w:rsid w:val="008F24B5"/>
    <w:rsid w:val="008F60CF"/>
    <w:rsid w:val="008F792E"/>
    <w:rsid w:val="00900FFE"/>
    <w:rsid w:val="009043D7"/>
    <w:rsid w:val="00905824"/>
    <w:rsid w:val="009062FE"/>
    <w:rsid w:val="00915848"/>
    <w:rsid w:val="009248A3"/>
    <w:rsid w:val="00931B16"/>
    <w:rsid w:val="00933402"/>
    <w:rsid w:val="0093488D"/>
    <w:rsid w:val="00936055"/>
    <w:rsid w:val="0094253A"/>
    <w:rsid w:val="009425D2"/>
    <w:rsid w:val="0094457A"/>
    <w:rsid w:val="00946D84"/>
    <w:rsid w:val="0095764D"/>
    <w:rsid w:val="009618EE"/>
    <w:rsid w:val="0096449C"/>
    <w:rsid w:val="00967E09"/>
    <w:rsid w:val="0097391E"/>
    <w:rsid w:val="00974780"/>
    <w:rsid w:val="00976030"/>
    <w:rsid w:val="009811C8"/>
    <w:rsid w:val="00981325"/>
    <w:rsid w:val="00981C26"/>
    <w:rsid w:val="00982AFA"/>
    <w:rsid w:val="00985F7C"/>
    <w:rsid w:val="00987045"/>
    <w:rsid w:val="0099224D"/>
    <w:rsid w:val="00994040"/>
    <w:rsid w:val="009970A6"/>
    <w:rsid w:val="009A4963"/>
    <w:rsid w:val="009B0570"/>
    <w:rsid w:val="009B1F21"/>
    <w:rsid w:val="009C0630"/>
    <w:rsid w:val="009C1985"/>
    <w:rsid w:val="009C3DF2"/>
    <w:rsid w:val="009C7820"/>
    <w:rsid w:val="009C7C7A"/>
    <w:rsid w:val="009D53E2"/>
    <w:rsid w:val="009D5F39"/>
    <w:rsid w:val="009D69FC"/>
    <w:rsid w:val="009F63C8"/>
    <w:rsid w:val="00A25AEC"/>
    <w:rsid w:val="00A30BF8"/>
    <w:rsid w:val="00A33D9B"/>
    <w:rsid w:val="00A358E5"/>
    <w:rsid w:val="00A36996"/>
    <w:rsid w:val="00A37BC3"/>
    <w:rsid w:val="00A46E43"/>
    <w:rsid w:val="00A52499"/>
    <w:rsid w:val="00A53A51"/>
    <w:rsid w:val="00A60BE7"/>
    <w:rsid w:val="00A71824"/>
    <w:rsid w:val="00A73975"/>
    <w:rsid w:val="00A8100B"/>
    <w:rsid w:val="00A81403"/>
    <w:rsid w:val="00A831FB"/>
    <w:rsid w:val="00A83CD5"/>
    <w:rsid w:val="00A85944"/>
    <w:rsid w:val="00A86D86"/>
    <w:rsid w:val="00A915D7"/>
    <w:rsid w:val="00A95993"/>
    <w:rsid w:val="00AA4885"/>
    <w:rsid w:val="00AA7A58"/>
    <w:rsid w:val="00AB17B7"/>
    <w:rsid w:val="00AB2B59"/>
    <w:rsid w:val="00AB2D23"/>
    <w:rsid w:val="00AB789A"/>
    <w:rsid w:val="00AC16A5"/>
    <w:rsid w:val="00AD4DE3"/>
    <w:rsid w:val="00AD69E8"/>
    <w:rsid w:val="00AD6B2D"/>
    <w:rsid w:val="00AE0B55"/>
    <w:rsid w:val="00AF0BE1"/>
    <w:rsid w:val="00AF338D"/>
    <w:rsid w:val="00AF36C7"/>
    <w:rsid w:val="00AF44B5"/>
    <w:rsid w:val="00AF5220"/>
    <w:rsid w:val="00AF7C26"/>
    <w:rsid w:val="00B251D8"/>
    <w:rsid w:val="00B276BC"/>
    <w:rsid w:val="00B27F49"/>
    <w:rsid w:val="00B36716"/>
    <w:rsid w:val="00B44713"/>
    <w:rsid w:val="00B50B2A"/>
    <w:rsid w:val="00B5249A"/>
    <w:rsid w:val="00B57F49"/>
    <w:rsid w:val="00B63608"/>
    <w:rsid w:val="00B6621C"/>
    <w:rsid w:val="00B743FB"/>
    <w:rsid w:val="00B9453B"/>
    <w:rsid w:val="00BA18C3"/>
    <w:rsid w:val="00BA489B"/>
    <w:rsid w:val="00BA7258"/>
    <w:rsid w:val="00BB1067"/>
    <w:rsid w:val="00BB2E16"/>
    <w:rsid w:val="00BC1B1C"/>
    <w:rsid w:val="00BC5EB0"/>
    <w:rsid w:val="00BD459F"/>
    <w:rsid w:val="00BD74FC"/>
    <w:rsid w:val="00BF736D"/>
    <w:rsid w:val="00C02BF0"/>
    <w:rsid w:val="00C07724"/>
    <w:rsid w:val="00C13777"/>
    <w:rsid w:val="00C13CBF"/>
    <w:rsid w:val="00C2069D"/>
    <w:rsid w:val="00C26103"/>
    <w:rsid w:val="00C30329"/>
    <w:rsid w:val="00C37457"/>
    <w:rsid w:val="00C43524"/>
    <w:rsid w:val="00C52698"/>
    <w:rsid w:val="00C53F5E"/>
    <w:rsid w:val="00C54108"/>
    <w:rsid w:val="00C61223"/>
    <w:rsid w:val="00C673FA"/>
    <w:rsid w:val="00C67C95"/>
    <w:rsid w:val="00C70A19"/>
    <w:rsid w:val="00C762FB"/>
    <w:rsid w:val="00C85411"/>
    <w:rsid w:val="00C871B9"/>
    <w:rsid w:val="00C939D5"/>
    <w:rsid w:val="00C97822"/>
    <w:rsid w:val="00CB08BB"/>
    <w:rsid w:val="00CC6965"/>
    <w:rsid w:val="00CD1371"/>
    <w:rsid w:val="00CD204B"/>
    <w:rsid w:val="00CD6A61"/>
    <w:rsid w:val="00CD74CD"/>
    <w:rsid w:val="00CD7CD1"/>
    <w:rsid w:val="00CE4BDD"/>
    <w:rsid w:val="00CE70DE"/>
    <w:rsid w:val="00CE7F49"/>
    <w:rsid w:val="00CF2891"/>
    <w:rsid w:val="00CF61CC"/>
    <w:rsid w:val="00CF76CC"/>
    <w:rsid w:val="00D01F3B"/>
    <w:rsid w:val="00D02181"/>
    <w:rsid w:val="00D05051"/>
    <w:rsid w:val="00D10FE3"/>
    <w:rsid w:val="00D118C0"/>
    <w:rsid w:val="00D12C9F"/>
    <w:rsid w:val="00D14258"/>
    <w:rsid w:val="00D2446C"/>
    <w:rsid w:val="00D26EB4"/>
    <w:rsid w:val="00D2715C"/>
    <w:rsid w:val="00D34D12"/>
    <w:rsid w:val="00D42633"/>
    <w:rsid w:val="00D50D9C"/>
    <w:rsid w:val="00D63018"/>
    <w:rsid w:val="00D650EC"/>
    <w:rsid w:val="00D7275F"/>
    <w:rsid w:val="00D75530"/>
    <w:rsid w:val="00D83D7B"/>
    <w:rsid w:val="00D913C7"/>
    <w:rsid w:val="00DB2E92"/>
    <w:rsid w:val="00DC25AA"/>
    <w:rsid w:val="00DC5294"/>
    <w:rsid w:val="00DC795F"/>
    <w:rsid w:val="00DD00C2"/>
    <w:rsid w:val="00DD2641"/>
    <w:rsid w:val="00DD6071"/>
    <w:rsid w:val="00DE0D2B"/>
    <w:rsid w:val="00DE2FD7"/>
    <w:rsid w:val="00E01F34"/>
    <w:rsid w:val="00E040EB"/>
    <w:rsid w:val="00E13FC2"/>
    <w:rsid w:val="00E36BC8"/>
    <w:rsid w:val="00E41AF9"/>
    <w:rsid w:val="00E43FAC"/>
    <w:rsid w:val="00E47127"/>
    <w:rsid w:val="00E506D6"/>
    <w:rsid w:val="00E50D39"/>
    <w:rsid w:val="00E51FC0"/>
    <w:rsid w:val="00E522DF"/>
    <w:rsid w:val="00E61311"/>
    <w:rsid w:val="00E633E7"/>
    <w:rsid w:val="00E75180"/>
    <w:rsid w:val="00E8220E"/>
    <w:rsid w:val="00E86178"/>
    <w:rsid w:val="00E87A49"/>
    <w:rsid w:val="00E97F7B"/>
    <w:rsid w:val="00EA0357"/>
    <w:rsid w:val="00EA47D0"/>
    <w:rsid w:val="00EA7583"/>
    <w:rsid w:val="00EB2FE4"/>
    <w:rsid w:val="00EC0801"/>
    <w:rsid w:val="00EC4C49"/>
    <w:rsid w:val="00ED04EA"/>
    <w:rsid w:val="00ED2CC6"/>
    <w:rsid w:val="00ED4D24"/>
    <w:rsid w:val="00EE5C6A"/>
    <w:rsid w:val="00EE6629"/>
    <w:rsid w:val="00EF2FDC"/>
    <w:rsid w:val="00EF730B"/>
    <w:rsid w:val="00F00976"/>
    <w:rsid w:val="00F07AE4"/>
    <w:rsid w:val="00F10613"/>
    <w:rsid w:val="00F1555C"/>
    <w:rsid w:val="00F229F5"/>
    <w:rsid w:val="00F23FA3"/>
    <w:rsid w:val="00F25F8E"/>
    <w:rsid w:val="00F30BED"/>
    <w:rsid w:val="00F335C5"/>
    <w:rsid w:val="00F34ADA"/>
    <w:rsid w:val="00F45ECD"/>
    <w:rsid w:val="00F4724D"/>
    <w:rsid w:val="00F542A4"/>
    <w:rsid w:val="00F74082"/>
    <w:rsid w:val="00F75E75"/>
    <w:rsid w:val="00F8318A"/>
    <w:rsid w:val="00F85A35"/>
    <w:rsid w:val="00F85D87"/>
    <w:rsid w:val="00F9401C"/>
    <w:rsid w:val="00FA23B4"/>
    <w:rsid w:val="00FB10F6"/>
    <w:rsid w:val="00FB1FD9"/>
    <w:rsid w:val="00FB1FDD"/>
    <w:rsid w:val="00FB2A1C"/>
    <w:rsid w:val="00FC0A25"/>
    <w:rsid w:val="00FC2E42"/>
    <w:rsid w:val="00FC4686"/>
    <w:rsid w:val="00FC50AB"/>
    <w:rsid w:val="00FD4E5E"/>
    <w:rsid w:val="00FE355F"/>
    <w:rsid w:val="00FE7436"/>
    <w:rsid w:val="00FF27E1"/>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ED"/>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BB1067"/>
    <w:rPr>
      <w:color w:val="954F72" w:themeColor="followedHyperlink"/>
      <w:u w:val="single"/>
    </w:rPr>
  </w:style>
  <w:style w:type="paragraph" w:styleId="NormalWeb">
    <w:name w:val="Normal (Web)"/>
    <w:basedOn w:val="Normal"/>
    <w:uiPriority w:val="99"/>
    <w:unhideWhenUsed/>
    <w:rsid w:val="00662446"/>
    <w:pPr>
      <w:spacing w:before="100" w:beforeAutospacing="1" w:after="100" w:afterAutospacing="1" w:line="240" w:lineRule="auto"/>
      <w:jc w:val="left"/>
    </w:pPr>
    <w:rPr>
      <w:rFonts w:eastAsia="Times New Roman"/>
      <w:szCs w:val="24"/>
      <w:lang w:val="en-HR"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00479087">
      <w:bodyDiv w:val="1"/>
      <w:marLeft w:val="0"/>
      <w:marRight w:val="0"/>
      <w:marTop w:val="0"/>
      <w:marBottom w:val="0"/>
      <w:divBdr>
        <w:top w:val="none" w:sz="0" w:space="0" w:color="auto"/>
        <w:left w:val="none" w:sz="0" w:space="0" w:color="auto"/>
        <w:bottom w:val="none" w:sz="0" w:space="0" w:color="auto"/>
        <w:right w:val="none" w:sz="0" w:space="0" w:color="auto"/>
      </w:divBdr>
      <w:divsChild>
        <w:div w:id="142940395">
          <w:marLeft w:val="0"/>
          <w:marRight w:val="0"/>
          <w:marTop w:val="0"/>
          <w:marBottom w:val="0"/>
          <w:divBdr>
            <w:top w:val="none" w:sz="0" w:space="0" w:color="auto"/>
            <w:left w:val="none" w:sz="0" w:space="0" w:color="auto"/>
            <w:bottom w:val="none" w:sz="0" w:space="0" w:color="auto"/>
            <w:right w:val="none" w:sz="0" w:space="0" w:color="auto"/>
          </w:divBdr>
          <w:divsChild>
            <w:div w:id="1049918129">
              <w:marLeft w:val="0"/>
              <w:marRight w:val="0"/>
              <w:marTop w:val="0"/>
              <w:marBottom w:val="0"/>
              <w:divBdr>
                <w:top w:val="none" w:sz="0" w:space="0" w:color="auto"/>
                <w:left w:val="none" w:sz="0" w:space="0" w:color="auto"/>
                <w:bottom w:val="none" w:sz="0" w:space="0" w:color="auto"/>
                <w:right w:val="none" w:sz="0" w:space="0" w:color="auto"/>
              </w:divBdr>
              <w:divsChild>
                <w:div w:id="71384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64015">
      <w:bodyDiv w:val="1"/>
      <w:marLeft w:val="0"/>
      <w:marRight w:val="0"/>
      <w:marTop w:val="0"/>
      <w:marBottom w:val="0"/>
      <w:divBdr>
        <w:top w:val="none" w:sz="0" w:space="0" w:color="auto"/>
        <w:left w:val="none" w:sz="0" w:space="0" w:color="auto"/>
        <w:bottom w:val="none" w:sz="0" w:space="0" w:color="auto"/>
        <w:right w:val="none" w:sz="0" w:space="0" w:color="auto"/>
      </w:divBdr>
      <w:divsChild>
        <w:div w:id="595871649">
          <w:marLeft w:val="0"/>
          <w:marRight w:val="0"/>
          <w:marTop w:val="0"/>
          <w:marBottom w:val="0"/>
          <w:divBdr>
            <w:top w:val="none" w:sz="0" w:space="0" w:color="auto"/>
            <w:left w:val="none" w:sz="0" w:space="0" w:color="auto"/>
            <w:bottom w:val="none" w:sz="0" w:space="0" w:color="auto"/>
            <w:right w:val="none" w:sz="0" w:space="0" w:color="auto"/>
          </w:divBdr>
          <w:divsChild>
            <w:div w:id="1283732227">
              <w:marLeft w:val="0"/>
              <w:marRight w:val="0"/>
              <w:marTop w:val="0"/>
              <w:marBottom w:val="0"/>
              <w:divBdr>
                <w:top w:val="none" w:sz="0" w:space="0" w:color="auto"/>
                <w:left w:val="none" w:sz="0" w:space="0" w:color="auto"/>
                <w:bottom w:val="none" w:sz="0" w:space="0" w:color="auto"/>
                <w:right w:val="none" w:sz="0" w:space="0" w:color="auto"/>
              </w:divBdr>
              <w:divsChild>
                <w:div w:id="207133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321587141">
      <w:bodyDiv w:val="1"/>
      <w:marLeft w:val="0"/>
      <w:marRight w:val="0"/>
      <w:marTop w:val="0"/>
      <w:marBottom w:val="0"/>
      <w:divBdr>
        <w:top w:val="none" w:sz="0" w:space="0" w:color="auto"/>
        <w:left w:val="none" w:sz="0" w:space="0" w:color="auto"/>
        <w:bottom w:val="none" w:sz="0" w:space="0" w:color="auto"/>
        <w:right w:val="none" w:sz="0" w:space="0" w:color="auto"/>
      </w:divBdr>
    </w:div>
    <w:div w:id="363289643">
      <w:bodyDiv w:val="1"/>
      <w:marLeft w:val="0"/>
      <w:marRight w:val="0"/>
      <w:marTop w:val="0"/>
      <w:marBottom w:val="0"/>
      <w:divBdr>
        <w:top w:val="none" w:sz="0" w:space="0" w:color="auto"/>
        <w:left w:val="none" w:sz="0" w:space="0" w:color="auto"/>
        <w:bottom w:val="none" w:sz="0" w:space="0" w:color="auto"/>
        <w:right w:val="none" w:sz="0" w:space="0" w:color="auto"/>
      </w:divBdr>
      <w:divsChild>
        <w:div w:id="318312953">
          <w:marLeft w:val="0"/>
          <w:marRight w:val="0"/>
          <w:marTop w:val="0"/>
          <w:marBottom w:val="0"/>
          <w:divBdr>
            <w:top w:val="none" w:sz="0" w:space="0" w:color="auto"/>
            <w:left w:val="none" w:sz="0" w:space="0" w:color="auto"/>
            <w:bottom w:val="none" w:sz="0" w:space="0" w:color="auto"/>
            <w:right w:val="none" w:sz="0" w:space="0" w:color="auto"/>
          </w:divBdr>
          <w:divsChild>
            <w:div w:id="71240135">
              <w:marLeft w:val="0"/>
              <w:marRight w:val="0"/>
              <w:marTop w:val="0"/>
              <w:marBottom w:val="0"/>
              <w:divBdr>
                <w:top w:val="none" w:sz="0" w:space="0" w:color="auto"/>
                <w:left w:val="none" w:sz="0" w:space="0" w:color="auto"/>
                <w:bottom w:val="none" w:sz="0" w:space="0" w:color="auto"/>
                <w:right w:val="none" w:sz="0" w:space="0" w:color="auto"/>
              </w:divBdr>
              <w:divsChild>
                <w:div w:id="173600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168740">
      <w:bodyDiv w:val="1"/>
      <w:marLeft w:val="0"/>
      <w:marRight w:val="0"/>
      <w:marTop w:val="0"/>
      <w:marBottom w:val="0"/>
      <w:divBdr>
        <w:top w:val="none" w:sz="0" w:space="0" w:color="auto"/>
        <w:left w:val="none" w:sz="0" w:space="0" w:color="auto"/>
        <w:bottom w:val="none" w:sz="0" w:space="0" w:color="auto"/>
        <w:right w:val="none" w:sz="0" w:space="0" w:color="auto"/>
      </w:divBdr>
      <w:divsChild>
        <w:div w:id="362022696">
          <w:marLeft w:val="0"/>
          <w:marRight w:val="0"/>
          <w:marTop w:val="0"/>
          <w:marBottom w:val="0"/>
          <w:divBdr>
            <w:top w:val="none" w:sz="0" w:space="0" w:color="auto"/>
            <w:left w:val="none" w:sz="0" w:space="0" w:color="auto"/>
            <w:bottom w:val="none" w:sz="0" w:space="0" w:color="auto"/>
            <w:right w:val="none" w:sz="0" w:space="0" w:color="auto"/>
          </w:divBdr>
          <w:divsChild>
            <w:div w:id="1951207652">
              <w:marLeft w:val="0"/>
              <w:marRight w:val="0"/>
              <w:marTop w:val="0"/>
              <w:marBottom w:val="0"/>
              <w:divBdr>
                <w:top w:val="none" w:sz="0" w:space="0" w:color="auto"/>
                <w:left w:val="none" w:sz="0" w:space="0" w:color="auto"/>
                <w:bottom w:val="none" w:sz="0" w:space="0" w:color="auto"/>
                <w:right w:val="none" w:sz="0" w:space="0" w:color="auto"/>
              </w:divBdr>
              <w:divsChild>
                <w:div w:id="318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99177">
      <w:bodyDiv w:val="1"/>
      <w:marLeft w:val="0"/>
      <w:marRight w:val="0"/>
      <w:marTop w:val="0"/>
      <w:marBottom w:val="0"/>
      <w:divBdr>
        <w:top w:val="none" w:sz="0" w:space="0" w:color="auto"/>
        <w:left w:val="none" w:sz="0" w:space="0" w:color="auto"/>
        <w:bottom w:val="none" w:sz="0" w:space="0" w:color="auto"/>
        <w:right w:val="none" w:sz="0" w:space="0" w:color="auto"/>
      </w:divBdr>
      <w:divsChild>
        <w:div w:id="1940789667">
          <w:marLeft w:val="0"/>
          <w:marRight w:val="0"/>
          <w:marTop w:val="0"/>
          <w:marBottom w:val="0"/>
          <w:divBdr>
            <w:top w:val="none" w:sz="0" w:space="0" w:color="auto"/>
            <w:left w:val="none" w:sz="0" w:space="0" w:color="auto"/>
            <w:bottom w:val="none" w:sz="0" w:space="0" w:color="auto"/>
            <w:right w:val="none" w:sz="0" w:space="0" w:color="auto"/>
          </w:divBdr>
          <w:divsChild>
            <w:div w:id="2052798614">
              <w:marLeft w:val="0"/>
              <w:marRight w:val="0"/>
              <w:marTop w:val="0"/>
              <w:marBottom w:val="0"/>
              <w:divBdr>
                <w:top w:val="none" w:sz="0" w:space="0" w:color="auto"/>
                <w:left w:val="none" w:sz="0" w:space="0" w:color="auto"/>
                <w:bottom w:val="none" w:sz="0" w:space="0" w:color="auto"/>
                <w:right w:val="none" w:sz="0" w:space="0" w:color="auto"/>
              </w:divBdr>
              <w:divsChild>
                <w:div w:id="18882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01552">
      <w:bodyDiv w:val="1"/>
      <w:marLeft w:val="0"/>
      <w:marRight w:val="0"/>
      <w:marTop w:val="0"/>
      <w:marBottom w:val="0"/>
      <w:divBdr>
        <w:top w:val="none" w:sz="0" w:space="0" w:color="auto"/>
        <w:left w:val="none" w:sz="0" w:space="0" w:color="auto"/>
        <w:bottom w:val="none" w:sz="0" w:space="0" w:color="auto"/>
        <w:right w:val="none" w:sz="0" w:space="0" w:color="auto"/>
      </w:divBdr>
    </w:div>
    <w:div w:id="471335759">
      <w:bodyDiv w:val="1"/>
      <w:marLeft w:val="0"/>
      <w:marRight w:val="0"/>
      <w:marTop w:val="0"/>
      <w:marBottom w:val="0"/>
      <w:divBdr>
        <w:top w:val="none" w:sz="0" w:space="0" w:color="auto"/>
        <w:left w:val="none" w:sz="0" w:space="0" w:color="auto"/>
        <w:bottom w:val="none" w:sz="0" w:space="0" w:color="auto"/>
        <w:right w:val="none" w:sz="0" w:space="0" w:color="auto"/>
      </w:divBdr>
      <w:divsChild>
        <w:div w:id="395474549">
          <w:marLeft w:val="0"/>
          <w:marRight w:val="0"/>
          <w:marTop w:val="0"/>
          <w:marBottom w:val="0"/>
          <w:divBdr>
            <w:top w:val="none" w:sz="0" w:space="0" w:color="auto"/>
            <w:left w:val="none" w:sz="0" w:space="0" w:color="auto"/>
            <w:bottom w:val="none" w:sz="0" w:space="0" w:color="auto"/>
            <w:right w:val="none" w:sz="0" w:space="0" w:color="auto"/>
          </w:divBdr>
          <w:divsChild>
            <w:div w:id="1624926399">
              <w:marLeft w:val="0"/>
              <w:marRight w:val="0"/>
              <w:marTop w:val="0"/>
              <w:marBottom w:val="0"/>
              <w:divBdr>
                <w:top w:val="none" w:sz="0" w:space="0" w:color="auto"/>
                <w:left w:val="none" w:sz="0" w:space="0" w:color="auto"/>
                <w:bottom w:val="none" w:sz="0" w:space="0" w:color="auto"/>
                <w:right w:val="none" w:sz="0" w:space="0" w:color="auto"/>
              </w:divBdr>
              <w:divsChild>
                <w:div w:id="8824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554894813">
      <w:bodyDiv w:val="1"/>
      <w:marLeft w:val="0"/>
      <w:marRight w:val="0"/>
      <w:marTop w:val="0"/>
      <w:marBottom w:val="0"/>
      <w:divBdr>
        <w:top w:val="none" w:sz="0" w:space="0" w:color="auto"/>
        <w:left w:val="none" w:sz="0" w:space="0" w:color="auto"/>
        <w:bottom w:val="none" w:sz="0" w:space="0" w:color="auto"/>
        <w:right w:val="none" w:sz="0" w:space="0" w:color="auto"/>
      </w:divBdr>
      <w:divsChild>
        <w:div w:id="618679459">
          <w:marLeft w:val="0"/>
          <w:marRight w:val="0"/>
          <w:marTop w:val="0"/>
          <w:marBottom w:val="0"/>
          <w:divBdr>
            <w:top w:val="none" w:sz="0" w:space="0" w:color="auto"/>
            <w:left w:val="none" w:sz="0" w:space="0" w:color="auto"/>
            <w:bottom w:val="none" w:sz="0" w:space="0" w:color="auto"/>
            <w:right w:val="none" w:sz="0" w:space="0" w:color="auto"/>
          </w:divBdr>
          <w:divsChild>
            <w:div w:id="317540348">
              <w:marLeft w:val="0"/>
              <w:marRight w:val="0"/>
              <w:marTop w:val="0"/>
              <w:marBottom w:val="0"/>
              <w:divBdr>
                <w:top w:val="none" w:sz="0" w:space="0" w:color="auto"/>
                <w:left w:val="none" w:sz="0" w:space="0" w:color="auto"/>
                <w:bottom w:val="none" w:sz="0" w:space="0" w:color="auto"/>
                <w:right w:val="none" w:sz="0" w:space="0" w:color="auto"/>
              </w:divBdr>
              <w:divsChild>
                <w:div w:id="136382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151051">
      <w:bodyDiv w:val="1"/>
      <w:marLeft w:val="0"/>
      <w:marRight w:val="0"/>
      <w:marTop w:val="0"/>
      <w:marBottom w:val="0"/>
      <w:divBdr>
        <w:top w:val="none" w:sz="0" w:space="0" w:color="auto"/>
        <w:left w:val="none" w:sz="0" w:space="0" w:color="auto"/>
        <w:bottom w:val="none" w:sz="0" w:space="0" w:color="auto"/>
        <w:right w:val="none" w:sz="0" w:space="0" w:color="auto"/>
      </w:divBdr>
      <w:divsChild>
        <w:div w:id="198202989">
          <w:marLeft w:val="0"/>
          <w:marRight w:val="0"/>
          <w:marTop w:val="0"/>
          <w:marBottom w:val="0"/>
          <w:divBdr>
            <w:top w:val="none" w:sz="0" w:space="0" w:color="auto"/>
            <w:left w:val="none" w:sz="0" w:space="0" w:color="auto"/>
            <w:bottom w:val="none" w:sz="0" w:space="0" w:color="auto"/>
            <w:right w:val="none" w:sz="0" w:space="0" w:color="auto"/>
          </w:divBdr>
          <w:divsChild>
            <w:div w:id="507989792">
              <w:marLeft w:val="0"/>
              <w:marRight w:val="0"/>
              <w:marTop w:val="0"/>
              <w:marBottom w:val="0"/>
              <w:divBdr>
                <w:top w:val="none" w:sz="0" w:space="0" w:color="auto"/>
                <w:left w:val="none" w:sz="0" w:space="0" w:color="auto"/>
                <w:bottom w:val="none" w:sz="0" w:space="0" w:color="auto"/>
                <w:right w:val="none" w:sz="0" w:space="0" w:color="auto"/>
              </w:divBdr>
              <w:divsChild>
                <w:div w:id="8122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7226">
      <w:bodyDiv w:val="1"/>
      <w:marLeft w:val="0"/>
      <w:marRight w:val="0"/>
      <w:marTop w:val="0"/>
      <w:marBottom w:val="0"/>
      <w:divBdr>
        <w:top w:val="none" w:sz="0" w:space="0" w:color="auto"/>
        <w:left w:val="none" w:sz="0" w:space="0" w:color="auto"/>
        <w:bottom w:val="none" w:sz="0" w:space="0" w:color="auto"/>
        <w:right w:val="none" w:sz="0" w:space="0" w:color="auto"/>
      </w:divBdr>
      <w:divsChild>
        <w:div w:id="1768621664">
          <w:marLeft w:val="0"/>
          <w:marRight w:val="0"/>
          <w:marTop w:val="0"/>
          <w:marBottom w:val="0"/>
          <w:divBdr>
            <w:top w:val="none" w:sz="0" w:space="0" w:color="auto"/>
            <w:left w:val="none" w:sz="0" w:space="0" w:color="auto"/>
            <w:bottom w:val="none" w:sz="0" w:space="0" w:color="auto"/>
            <w:right w:val="none" w:sz="0" w:space="0" w:color="auto"/>
          </w:divBdr>
          <w:divsChild>
            <w:div w:id="1469467923">
              <w:marLeft w:val="0"/>
              <w:marRight w:val="0"/>
              <w:marTop w:val="0"/>
              <w:marBottom w:val="0"/>
              <w:divBdr>
                <w:top w:val="none" w:sz="0" w:space="0" w:color="auto"/>
                <w:left w:val="none" w:sz="0" w:space="0" w:color="auto"/>
                <w:bottom w:val="none" w:sz="0" w:space="0" w:color="auto"/>
                <w:right w:val="none" w:sz="0" w:space="0" w:color="auto"/>
              </w:divBdr>
              <w:divsChild>
                <w:div w:id="16422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751124245">
      <w:bodyDiv w:val="1"/>
      <w:marLeft w:val="0"/>
      <w:marRight w:val="0"/>
      <w:marTop w:val="0"/>
      <w:marBottom w:val="0"/>
      <w:divBdr>
        <w:top w:val="none" w:sz="0" w:space="0" w:color="auto"/>
        <w:left w:val="none" w:sz="0" w:space="0" w:color="auto"/>
        <w:bottom w:val="none" w:sz="0" w:space="0" w:color="auto"/>
        <w:right w:val="none" w:sz="0" w:space="0" w:color="auto"/>
      </w:divBdr>
    </w:div>
    <w:div w:id="835265807">
      <w:bodyDiv w:val="1"/>
      <w:marLeft w:val="0"/>
      <w:marRight w:val="0"/>
      <w:marTop w:val="0"/>
      <w:marBottom w:val="0"/>
      <w:divBdr>
        <w:top w:val="none" w:sz="0" w:space="0" w:color="auto"/>
        <w:left w:val="none" w:sz="0" w:space="0" w:color="auto"/>
        <w:bottom w:val="none" w:sz="0" w:space="0" w:color="auto"/>
        <w:right w:val="none" w:sz="0" w:space="0" w:color="auto"/>
      </w:divBdr>
      <w:divsChild>
        <w:div w:id="1182359039">
          <w:marLeft w:val="0"/>
          <w:marRight w:val="0"/>
          <w:marTop w:val="0"/>
          <w:marBottom w:val="0"/>
          <w:divBdr>
            <w:top w:val="none" w:sz="0" w:space="0" w:color="auto"/>
            <w:left w:val="none" w:sz="0" w:space="0" w:color="auto"/>
            <w:bottom w:val="none" w:sz="0" w:space="0" w:color="auto"/>
            <w:right w:val="none" w:sz="0" w:space="0" w:color="auto"/>
          </w:divBdr>
          <w:divsChild>
            <w:div w:id="1941259908">
              <w:marLeft w:val="0"/>
              <w:marRight w:val="0"/>
              <w:marTop w:val="0"/>
              <w:marBottom w:val="0"/>
              <w:divBdr>
                <w:top w:val="none" w:sz="0" w:space="0" w:color="auto"/>
                <w:left w:val="none" w:sz="0" w:space="0" w:color="auto"/>
                <w:bottom w:val="none" w:sz="0" w:space="0" w:color="auto"/>
                <w:right w:val="none" w:sz="0" w:space="0" w:color="auto"/>
              </w:divBdr>
              <w:divsChild>
                <w:div w:id="32679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691300">
      <w:bodyDiv w:val="1"/>
      <w:marLeft w:val="0"/>
      <w:marRight w:val="0"/>
      <w:marTop w:val="0"/>
      <w:marBottom w:val="0"/>
      <w:divBdr>
        <w:top w:val="none" w:sz="0" w:space="0" w:color="auto"/>
        <w:left w:val="none" w:sz="0" w:space="0" w:color="auto"/>
        <w:bottom w:val="none" w:sz="0" w:space="0" w:color="auto"/>
        <w:right w:val="none" w:sz="0" w:space="0" w:color="auto"/>
      </w:divBdr>
      <w:divsChild>
        <w:div w:id="85394941">
          <w:marLeft w:val="0"/>
          <w:marRight w:val="0"/>
          <w:marTop w:val="0"/>
          <w:marBottom w:val="0"/>
          <w:divBdr>
            <w:top w:val="none" w:sz="0" w:space="0" w:color="auto"/>
            <w:left w:val="none" w:sz="0" w:space="0" w:color="auto"/>
            <w:bottom w:val="none" w:sz="0" w:space="0" w:color="auto"/>
            <w:right w:val="none" w:sz="0" w:space="0" w:color="auto"/>
          </w:divBdr>
          <w:divsChild>
            <w:div w:id="554196829">
              <w:marLeft w:val="0"/>
              <w:marRight w:val="0"/>
              <w:marTop w:val="0"/>
              <w:marBottom w:val="0"/>
              <w:divBdr>
                <w:top w:val="none" w:sz="0" w:space="0" w:color="auto"/>
                <w:left w:val="none" w:sz="0" w:space="0" w:color="auto"/>
                <w:bottom w:val="none" w:sz="0" w:space="0" w:color="auto"/>
                <w:right w:val="none" w:sz="0" w:space="0" w:color="auto"/>
              </w:divBdr>
              <w:divsChild>
                <w:div w:id="185036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76666">
      <w:bodyDiv w:val="1"/>
      <w:marLeft w:val="0"/>
      <w:marRight w:val="0"/>
      <w:marTop w:val="0"/>
      <w:marBottom w:val="0"/>
      <w:divBdr>
        <w:top w:val="none" w:sz="0" w:space="0" w:color="auto"/>
        <w:left w:val="none" w:sz="0" w:space="0" w:color="auto"/>
        <w:bottom w:val="none" w:sz="0" w:space="0" w:color="auto"/>
        <w:right w:val="none" w:sz="0" w:space="0" w:color="auto"/>
      </w:divBdr>
      <w:divsChild>
        <w:div w:id="1596400273">
          <w:marLeft w:val="0"/>
          <w:marRight w:val="0"/>
          <w:marTop w:val="0"/>
          <w:marBottom w:val="0"/>
          <w:divBdr>
            <w:top w:val="none" w:sz="0" w:space="0" w:color="auto"/>
            <w:left w:val="none" w:sz="0" w:space="0" w:color="auto"/>
            <w:bottom w:val="none" w:sz="0" w:space="0" w:color="auto"/>
            <w:right w:val="none" w:sz="0" w:space="0" w:color="auto"/>
          </w:divBdr>
          <w:divsChild>
            <w:div w:id="487938677">
              <w:marLeft w:val="0"/>
              <w:marRight w:val="0"/>
              <w:marTop w:val="0"/>
              <w:marBottom w:val="0"/>
              <w:divBdr>
                <w:top w:val="none" w:sz="0" w:space="0" w:color="auto"/>
                <w:left w:val="none" w:sz="0" w:space="0" w:color="auto"/>
                <w:bottom w:val="none" w:sz="0" w:space="0" w:color="auto"/>
                <w:right w:val="none" w:sz="0" w:space="0" w:color="auto"/>
              </w:divBdr>
              <w:divsChild>
                <w:div w:id="183075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79705482">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04023317">
      <w:bodyDiv w:val="1"/>
      <w:marLeft w:val="0"/>
      <w:marRight w:val="0"/>
      <w:marTop w:val="0"/>
      <w:marBottom w:val="0"/>
      <w:divBdr>
        <w:top w:val="none" w:sz="0" w:space="0" w:color="auto"/>
        <w:left w:val="none" w:sz="0" w:space="0" w:color="auto"/>
        <w:bottom w:val="none" w:sz="0" w:space="0" w:color="auto"/>
        <w:right w:val="none" w:sz="0" w:space="0" w:color="auto"/>
      </w:divBdr>
      <w:divsChild>
        <w:div w:id="1666855214">
          <w:marLeft w:val="0"/>
          <w:marRight w:val="0"/>
          <w:marTop w:val="0"/>
          <w:marBottom w:val="0"/>
          <w:divBdr>
            <w:top w:val="none" w:sz="0" w:space="0" w:color="auto"/>
            <w:left w:val="none" w:sz="0" w:space="0" w:color="auto"/>
            <w:bottom w:val="none" w:sz="0" w:space="0" w:color="auto"/>
            <w:right w:val="none" w:sz="0" w:space="0" w:color="auto"/>
          </w:divBdr>
          <w:divsChild>
            <w:div w:id="1474325567">
              <w:marLeft w:val="0"/>
              <w:marRight w:val="0"/>
              <w:marTop w:val="0"/>
              <w:marBottom w:val="0"/>
              <w:divBdr>
                <w:top w:val="none" w:sz="0" w:space="0" w:color="auto"/>
                <w:left w:val="none" w:sz="0" w:space="0" w:color="auto"/>
                <w:bottom w:val="none" w:sz="0" w:space="0" w:color="auto"/>
                <w:right w:val="none" w:sz="0" w:space="0" w:color="auto"/>
              </w:divBdr>
              <w:divsChild>
                <w:div w:id="172884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558779">
      <w:bodyDiv w:val="1"/>
      <w:marLeft w:val="0"/>
      <w:marRight w:val="0"/>
      <w:marTop w:val="0"/>
      <w:marBottom w:val="0"/>
      <w:divBdr>
        <w:top w:val="none" w:sz="0" w:space="0" w:color="auto"/>
        <w:left w:val="none" w:sz="0" w:space="0" w:color="auto"/>
        <w:bottom w:val="none" w:sz="0" w:space="0" w:color="auto"/>
        <w:right w:val="none" w:sz="0" w:space="0" w:color="auto"/>
      </w:divBdr>
      <w:divsChild>
        <w:div w:id="1065376462">
          <w:marLeft w:val="0"/>
          <w:marRight w:val="0"/>
          <w:marTop w:val="0"/>
          <w:marBottom w:val="0"/>
          <w:divBdr>
            <w:top w:val="none" w:sz="0" w:space="0" w:color="auto"/>
            <w:left w:val="none" w:sz="0" w:space="0" w:color="auto"/>
            <w:bottom w:val="none" w:sz="0" w:space="0" w:color="auto"/>
            <w:right w:val="none" w:sz="0" w:space="0" w:color="auto"/>
          </w:divBdr>
          <w:divsChild>
            <w:div w:id="1944536554">
              <w:marLeft w:val="0"/>
              <w:marRight w:val="0"/>
              <w:marTop w:val="0"/>
              <w:marBottom w:val="0"/>
              <w:divBdr>
                <w:top w:val="none" w:sz="0" w:space="0" w:color="auto"/>
                <w:left w:val="none" w:sz="0" w:space="0" w:color="auto"/>
                <w:bottom w:val="none" w:sz="0" w:space="0" w:color="auto"/>
                <w:right w:val="none" w:sz="0" w:space="0" w:color="auto"/>
              </w:divBdr>
              <w:divsChild>
                <w:div w:id="63872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817">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67661891">
      <w:bodyDiv w:val="1"/>
      <w:marLeft w:val="0"/>
      <w:marRight w:val="0"/>
      <w:marTop w:val="0"/>
      <w:marBottom w:val="0"/>
      <w:divBdr>
        <w:top w:val="none" w:sz="0" w:space="0" w:color="auto"/>
        <w:left w:val="none" w:sz="0" w:space="0" w:color="auto"/>
        <w:bottom w:val="none" w:sz="0" w:space="0" w:color="auto"/>
        <w:right w:val="none" w:sz="0" w:space="0" w:color="auto"/>
      </w:divBdr>
      <w:divsChild>
        <w:div w:id="820973771">
          <w:marLeft w:val="0"/>
          <w:marRight w:val="0"/>
          <w:marTop w:val="0"/>
          <w:marBottom w:val="0"/>
          <w:divBdr>
            <w:top w:val="none" w:sz="0" w:space="0" w:color="auto"/>
            <w:left w:val="none" w:sz="0" w:space="0" w:color="auto"/>
            <w:bottom w:val="none" w:sz="0" w:space="0" w:color="auto"/>
            <w:right w:val="none" w:sz="0" w:space="0" w:color="auto"/>
          </w:divBdr>
          <w:divsChild>
            <w:div w:id="1265917002">
              <w:marLeft w:val="0"/>
              <w:marRight w:val="0"/>
              <w:marTop w:val="0"/>
              <w:marBottom w:val="0"/>
              <w:divBdr>
                <w:top w:val="none" w:sz="0" w:space="0" w:color="auto"/>
                <w:left w:val="none" w:sz="0" w:space="0" w:color="auto"/>
                <w:bottom w:val="none" w:sz="0" w:space="0" w:color="auto"/>
                <w:right w:val="none" w:sz="0" w:space="0" w:color="auto"/>
              </w:divBdr>
              <w:divsChild>
                <w:div w:id="19768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394043">
      <w:bodyDiv w:val="1"/>
      <w:marLeft w:val="0"/>
      <w:marRight w:val="0"/>
      <w:marTop w:val="0"/>
      <w:marBottom w:val="0"/>
      <w:divBdr>
        <w:top w:val="none" w:sz="0" w:space="0" w:color="auto"/>
        <w:left w:val="none" w:sz="0" w:space="0" w:color="auto"/>
        <w:bottom w:val="none" w:sz="0" w:space="0" w:color="auto"/>
        <w:right w:val="none" w:sz="0" w:space="0" w:color="auto"/>
      </w:divBdr>
      <w:divsChild>
        <w:div w:id="338970560">
          <w:marLeft w:val="0"/>
          <w:marRight w:val="0"/>
          <w:marTop w:val="0"/>
          <w:marBottom w:val="0"/>
          <w:divBdr>
            <w:top w:val="none" w:sz="0" w:space="0" w:color="auto"/>
            <w:left w:val="none" w:sz="0" w:space="0" w:color="auto"/>
            <w:bottom w:val="none" w:sz="0" w:space="0" w:color="auto"/>
            <w:right w:val="none" w:sz="0" w:space="0" w:color="auto"/>
          </w:divBdr>
          <w:divsChild>
            <w:div w:id="581254756">
              <w:marLeft w:val="0"/>
              <w:marRight w:val="0"/>
              <w:marTop w:val="0"/>
              <w:marBottom w:val="0"/>
              <w:divBdr>
                <w:top w:val="none" w:sz="0" w:space="0" w:color="auto"/>
                <w:left w:val="none" w:sz="0" w:space="0" w:color="auto"/>
                <w:bottom w:val="none" w:sz="0" w:space="0" w:color="auto"/>
                <w:right w:val="none" w:sz="0" w:space="0" w:color="auto"/>
              </w:divBdr>
              <w:divsChild>
                <w:div w:id="138649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02708492">
      <w:bodyDiv w:val="1"/>
      <w:marLeft w:val="0"/>
      <w:marRight w:val="0"/>
      <w:marTop w:val="0"/>
      <w:marBottom w:val="0"/>
      <w:divBdr>
        <w:top w:val="none" w:sz="0" w:space="0" w:color="auto"/>
        <w:left w:val="none" w:sz="0" w:space="0" w:color="auto"/>
        <w:bottom w:val="none" w:sz="0" w:space="0" w:color="auto"/>
        <w:right w:val="none" w:sz="0" w:space="0" w:color="auto"/>
      </w:divBdr>
    </w:div>
    <w:div w:id="1027220399">
      <w:bodyDiv w:val="1"/>
      <w:marLeft w:val="0"/>
      <w:marRight w:val="0"/>
      <w:marTop w:val="0"/>
      <w:marBottom w:val="0"/>
      <w:divBdr>
        <w:top w:val="none" w:sz="0" w:space="0" w:color="auto"/>
        <w:left w:val="none" w:sz="0" w:space="0" w:color="auto"/>
        <w:bottom w:val="none" w:sz="0" w:space="0" w:color="auto"/>
        <w:right w:val="none" w:sz="0" w:space="0" w:color="auto"/>
      </w:divBdr>
    </w:div>
    <w:div w:id="1029454944">
      <w:bodyDiv w:val="1"/>
      <w:marLeft w:val="0"/>
      <w:marRight w:val="0"/>
      <w:marTop w:val="0"/>
      <w:marBottom w:val="0"/>
      <w:divBdr>
        <w:top w:val="none" w:sz="0" w:space="0" w:color="auto"/>
        <w:left w:val="none" w:sz="0" w:space="0" w:color="auto"/>
        <w:bottom w:val="none" w:sz="0" w:space="0" w:color="auto"/>
        <w:right w:val="none" w:sz="0" w:space="0" w:color="auto"/>
      </w:divBdr>
      <w:divsChild>
        <w:div w:id="1500734155">
          <w:marLeft w:val="0"/>
          <w:marRight w:val="0"/>
          <w:marTop w:val="0"/>
          <w:marBottom w:val="0"/>
          <w:divBdr>
            <w:top w:val="none" w:sz="0" w:space="0" w:color="auto"/>
            <w:left w:val="none" w:sz="0" w:space="0" w:color="auto"/>
            <w:bottom w:val="none" w:sz="0" w:space="0" w:color="auto"/>
            <w:right w:val="none" w:sz="0" w:space="0" w:color="auto"/>
          </w:divBdr>
          <w:divsChild>
            <w:div w:id="505438611">
              <w:marLeft w:val="0"/>
              <w:marRight w:val="0"/>
              <w:marTop w:val="0"/>
              <w:marBottom w:val="0"/>
              <w:divBdr>
                <w:top w:val="none" w:sz="0" w:space="0" w:color="auto"/>
                <w:left w:val="none" w:sz="0" w:space="0" w:color="auto"/>
                <w:bottom w:val="none" w:sz="0" w:space="0" w:color="auto"/>
                <w:right w:val="none" w:sz="0" w:space="0" w:color="auto"/>
              </w:divBdr>
              <w:divsChild>
                <w:div w:id="114767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086003295">
      <w:bodyDiv w:val="1"/>
      <w:marLeft w:val="0"/>
      <w:marRight w:val="0"/>
      <w:marTop w:val="0"/>
      <w:marBottom w:val="0"/>
      <w:divBdr>
        <w:top w:val="none" w:sz="0" w:space="0" w:color="auto"/>
        <w:left w:val="none" w:sz="0" w:space="0" w:color="auto"/>
        <w:bottom w:val="none" w:sz="0" w:space="0" w:color="auto"/>
        <w:right w:val="none" w:sz="0" w:space="0" w:color="auto"/>
      </w:divBdr>
      <w:divsChild>
        <w:div w:id="979843871">
          <w:marLeft w:val="0"/>
          <w:marRight w:val="0"/>
          <w:marTop w:val="0"/>
          <w:marBottom w:val="0"/>
          <w:divBdr>
            <w:top w:val="none" w:sz="0" w:space="0" w:color="auto"/>
            <w:left w:val="none" w:sz="0" w:space="0" w:color="auto"/>
            <w:bottom w:val="none" w:sz="0" w:space="0" w:color="auto"/>
            <w:right w:val="none" w:sz="0" w:space="0" w:color="auto"/>
          </w:divBdr>
          <w:divsChild>
            <w:div w:id="1377856478">
              <w:marLeft w:val="0"/>
              <w:marRight w:val="0"/>
              <w:marTop w:val="0"/>
              <w:marBottom w:val="0"/>
              <w:divBdr>
                <w:top w:val="none" w:sz="0" w:space="0" w:color="auto"/>
                <w:left w:val="none" w:sz="0" w:space="0" w:color="auto"/>
                <w:bottom w:val="none" w:sz="0" w:space="0" w:color="auto"/>
                <w:right w:val="none" w:sz="0" w:space="0" w:color="auto"/>
              </w:divBdr>
              <w:divsChild>
                <w:div w:id="1282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19179">
      <w:bodyDiv w:val="1"/>
      <w:marLeft w:val="0"/>
      <w:marRight w:val="0"/>
      <w:marTop w:val="0"/>
      <w:marBottom w:val="0"/>
      <w:divBdr>
        <w:top w:val="none" w:sz="0" w:space="0" w:color="auto"/>
        <w:left w:val="none" w:sz="0" w:space="0" w:color="auto"/>
        <w:bottom w:val="none" w:sz="0" w:space="0" w:color="auto"/>
        <w:right w:val="none" w:sz="0" w:space="0" w:color="auto"/>
      </w:divBdr>
      <w:divsChild>
        <w:div w:id="764956636">
          <w:marLeft w:val="0"/>
          <w:marRight w:val="0"/>
          <w:marTop w:val="0"/>
          <w:marBottom w:val="0"/>
          <w:divBdr>
            <w:top w:val="none" w:sz="0" w:space="0" w:color="auto"/>
            <w:left w:val="none" w:sz="0" w:space="0" w:color="auto"/>
            <w:bottom w:val="none" w:sz="0" w:space="0" w:color="auto"/>
            <w:right w:val="none" w:sz="0" w:space="0" w:color="auto"/>
          </w:divBdr>
          <w:divsChild>
            <w:div w:id="890730372">
              <w:marLeft w:val="0"/>
              <w:marRight w:val="0"/>
              <w:marTop w:val="0"/>
              <w:marBottom w:val="0"/>
              <w:divBdr>
                <w:top w:val="none" w:sz="0" w:space="0" w:color="auto"/>
                <w:left w:val="none" w:sz="0" w:space="0" w:color="auto"/>
                <w:bottom w:val="none" w:sz="0" w:space="0" w:color="auto"/>
                <w:right w:val="none" w:sz="0" w:space="0" w:color="auto"/>
              </w:divBdr>
              <w:divsChild>
                <w:div w:id="102867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1818">
      <w:bodyDiv w:val="1"/>
      <w:marLeft w:val="0"/>
      <w:marRight w:val="0"/>
      <w:marTop w:val="0"/>
      <w:marBottom w:val="0"/>
      <w:divBdr>
        <w:top w:val="none" w:sz="0" w:space="0" w:color="auto"/>
        <w:left w:val="none" w:sz="0" w:space="0" w:color="auto"/>
        <w:bottom w:val="none" w:sz="0" w:space="0" w:color="auto"/>
        <w:right w:val="none" w:sz="0" w:space="0" w:color="auto"/>
      </w:divBdr>
      <w:divsChild>
        <w:div w:id="1969432610">
          <w:marLeft w:val="0"/>
          <w:marRight w:val="0"/>
          <w:marTop w:val="0"/>
          <w:marBottom w:val="0"/>
          <w:divBdr>
            <w:top w:val="none" w:sz="0" w:space="0" w:color="auto"/>
            <w:left w:val="none" w:sz="0" w:space="0" w:color="auto"/>
            <w:bottom w:val="none" w:sz="0" w:space="0" w:color="auto"/>
            <w:right w:val="none" w:sz="0" w:space="0" w:color="auto"/>
          </w:divBdr>
          <w:divsChild>
            <w:div w:id="485903839">
              <w:marLeft w:val="0"/>
              <w:marRight w:val="0"/>
              <w:marTop w:val="0"/>
              <w:marBottom w:val="0"/>
              <w:divBdr>
                <w:top w:val="none" w:sz="0" w:space="0" w:color="auto"/>
                <w:left w:val="none" w:sz="0" w:space="0" w:color="auto"/>
                <w:bottom w:val="none" w:sz="0" w:space="0" w:color="auto"/>
                <w:right w:val="none" w:sz="0" w:space="0" w:color="auto"/>
              </w:divBdr>
              <w:divsChild>
                <w:div w:id="20240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57909286">
      <w:bodyDiv w:val="1"/>
      <w:marLeft w:val="0"/>
      <w:marRight w:val="0"/>
      <w:marTop w:val="0"/>
      <w:marBottom w:val="0"/>
      <w:divBdr>
        <w:top w:val="none" w:sz="0" w:space="0" w:color="auto"/>
        <w:left w:val="none" w:sz="0" w:space="0" w:color="auto"/>
        <w:bottom w:val="none" w:sz="0" w:space="0" w:color="auto"/>
        <w:right w:val="none" w:sz="0" w:space="0" w:color="auto"/>
      </w:divBdr>
    </w:div>
    <w:div w:id="1279066805">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00455368">
      <w:bodyDiv w:val="1"/>
      <w:marLeft w:val="0"/>
      <w:marRight w:val="0"/>
      <w:marTop w:val="0"/>
      <w:marBottom w:val="0"/>
      <w:divBdr>
        <w:top w:val="none" w:sz="0" w:space="0" w:color="auto"/>
        <w:left w:val="none" w:sz="0" w:space="0" w:color="auto"/>
        <w:bottom w:val="none" w:sz="0" w:space="0" w:color="auto"/>
        <w:right w:val="none" w:sz="0" w:space="0" w:color="auto"/>
      </w:divBdr>
      <w:divsChild>
        <w:div w:id="1006786648">
          <w:marLeft w:val="0"/>
          <w:marRight w:val="0"/>
          <w:marTop w:val="0"/>
          <w:marBottom w:val="0"/>
          <w:divBdr>
            <w:top w:val="none" w:sz="0" w:space="0" w:color="auto"/>
            <w:left w:val="none" w:sz="0" w:space="0" w:color="auto"/>
            <w:bottom w:val="none" w:sz="0" w:space="0" w:color="auto"/>
            <w:right w:val="none" w:sz="0" w:space="0" w:color="auto"/>
          </w:divBdr>
          <w:divsChild>
            <w:div w:id="1067075524">
              <w:marLeft w:val="0"/>
              <w:marRight w:val="0"/>
              <w:marTop w:val="0"/>
              <w:marBottom w:val="0"/>
              <w:divBdr>
                <w:top w:val="none" w:sz="0" w:space="0" w:color="auto"/>
                <w:left w:val="none" w:sz="0" w:space="0" w:color="auto"/>
                <w:bottom w:val="none" w:sz="0" w:space="0" w:color="auto"/>
                <w:right w:val="none" w:sz="0" w:space="0" w:color="auto"/>
              </w:divBdr>
              <w:divsChild>
                <w:div w:id="8351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419371">
      <w:bodyDiv w:val="1"/>
      <w:marLeft w:val="0"/>
      <w:marRight w:val="0"/>
      <w:marTop w:val="0"/>
      <w:marBottom w:val="0"/>
      <w:divBdr>
        <w:top w:val="none" w:sz="0" w:space="0" w:color="auto"/>
        <w:left w:val="none" w:sz="0" w:space="0" w:color="auto"/>
        <w:bottom w:val="none" w:sz="0" w:space="0" w:color="auto"/>
        <w:right w:val="none" w:sz="0" w:space="0" w:color="auto"/>
      </w:divBdr>
      <w:divsChild>
        <w:div w:id="908880302">
          <w:marLeft w:val="0"/>
          <w:marRight w:val="0"/>
          <w:marTop w:val="0"/>
          <w:marBottom w:val="0"/>
          <w:divBdr>
            <w:top w:val="none" w:sz="0" w:space="0" w:color="auto"/>
            <w:left w:val="none" w:sz="0" w:space="0" w:color="auto"/>
            <w:bottom w:val="none" w:sz="0" w:space="0" w:color="auto"/>
            <w:right w:val="none" w:sz="0" w:space="0" w:color="auto"/>
          </w:divBdr>
          <w:divsChild>
            <w:div w:id="1832595240">
              <w:marLeft w:val="0"/>
              <w:marRight w:val="0"/>
              <w:marTop w:val="0"/>
              <w:marBottom w:val="0"/>
              <w:divBdr>
                <w:top w:val="none" w:sz="0" w:space="0" w:color="auto"/>
                <w:left w:val="none" w:sz="0" w:space="0" w:color="auto"/>
                <w:bottom w:val="none" w:sz="0" w:space="0" w:color="auto"/>
                <w:right w:val="none" w:sz="0" w:space="0" w:color="auto"/>
              </w:divBdr>
              <w:divsChild>
                <w:div w:id="104132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961310">
      <w:bodyDiv w:val="1"/>
      <w:marLeft w:val="0"/>
      <w:marRight w:val="0"/>
      <w:marTop w:val="0"/>
      <w:marBottom w:val="0"/>
      <w:divBdr>
        <w:top w:val="none" w:sz="0" w:space="0" w:color="auto"/>
        <w:left w:val="none" w:sz="0" w:space="0" w:color="auto"/>
        <w:bottom w:val="none" w:sz="0" w:space="0" w:color="auto"/>
        <w:right w:val="none" w:sz="0" w:space="0" w:color="auto"/>
      </w:divBdr>
      <w:divsChild>
        <w:div w:id="830487308">
          <w:marLeft w:val="0"/>
          <w:marRight w:val="0"/>
          <w:marTop w:val="0"/>
          <w:marBottom w:val="0"/>
          <w:divBdr>
            <w:top w:val="none" w:sz="0" w:space="0" w:color="auto"/>
            <w:left w:val="none" w:sz="0" w:space="0" w:color="auto"/>
            <w:bottom w:val="none" w:sz="0" w:space="0" w:color="auto"/>
            <w:right w:val="none" w:sz="0" w:space="0" w:color="auto"/>
          </w:divBdr>
          <w:divsChild>
            <w:div w:id="1821270067">
              <w:marLeft w:val="0"/>
              <w:marRight w:val="0"/>
              <w:marTop w:val="0"/>
              <w:marBottom w:val="0"/>
              <w:divBdr>
                <w:top w:val="none" w:sz="0" w:space="0" w:color="auto"/>
                <w:left w:val="none" w:sz="0" w:space="0" w:color="auto"/>
                <w:bottom w:val="none" w:sz="0" w:space="0" w:color="auto"/>
                <w:right w:val="none" w:sz="0" w:space="0" w:color="auto"/>
              </w:divBdr>
              <w:divsChild>
                <w:div w:id="62018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375495980">
      <w:bodyDiv w:val="1"/>
      <w:marLeft w:val="0"/>
      <w:marRight w:val="0"/>
      <w:marTop w:val="0"/>
      <w:marBottom w:val="0"/>
      <w:divBdr>
        <w:top w:val="none" w:sz="0" w:space="0" w:color="auto"/>
        <w:left w:val="none" w:sz="0" w:space="0" w:color="auto"/>
        <w:bottom w:val="none" w:sz="0" w:space="0" w:color="auto"/>
        <w:right w:val="none" w:sz="0" w:space="0" w:color="auto"/>
      </w:divBdr>
      <w:divsChild>
        <w:div w:id="972635102">
          <w:marLeft w:val="0"/>
          <w:marRight w:val="0"/>
          <w:marTop w:val="0"/>
          <w:marBottom w:val="0"/>
          <w:divBdr>
            <w:top w:val="none" w:sz="0" w:space="0" w:color="auto"/>
            <w:left w:val="none" w:sz="0" w:space="0" w:color="auto"/>
            <w:bottom w:val="none" w:sz="0" w:space="0" w:color="auto"/>
            <w:right w:val="none" w:sz="0" w:space="0" w:color="auto"/>
          </w:divBdr>
          <w:divsChild>
            <w:div w:id="2015305722">
              <w:marLeft w:val="0"/>
              <w:marRight w:val="0"/>
              <w:marTop w:val="0"/>
              <w:marBottom w:val="0"/>
              <w:divBdr>
                <w:top w:val="none" w:sz="0" w:space="0" w:color="auto"/>
                <w:left w:val="none" w:sz="0" w:space="0" w:color="auto"/>
                <w:bottom w:val="none" w:sz="0" w:space="0" w:color="auto"/>
                <w:right w:val="none" w:sz="0" w:space="0" w:color="auto"/>
              </w:divBdr>
              <w:divsChild>
                <w:div w:id="1906408009">
                  <w:marLeft w:val="0"/>
                  <w:marRight w:val="0"/>
                  <w:marTop w:val="0"/>
                  <w:marBottom w:val="0"/>
                  <w:divBdr>
                    <w:top w:val="none" w:sz="0" w:space="0" w:color="auto"/>
                    <w:left w:val="none" w:sz="0" w:space="0" w:color="auto"/>
                    <w:bottom w:val="none" w:sz="0" w:space="0" w:color="auto"/>
                    <w:right w:val="none" w:sz="0" w:space="0" w:color="auto"/>
                  </w:divBdr>
                  <w:divsChild>
                    <w:div w:id="16365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134398">
      <w:bodyDiv w:val="1"/>
      <w:marLeft w:val="0"/>
      <w:marRight w:val="0"/>
      <w:marTop w:val="0"/>
      <w:marBottom w:val="0"/>
      <w:divBdr>
        <w:top w:val="none" w:sz="0" w:space="0" w:color="auto"/>
        <w:left w:val="none" w:sz="0" w:space="0" w:color="auto"/>
        <w:bottom w:val="none" w:sz="0" w:space="0" w:color="auto"/>
        <w:right w:val="none" w:sz="0" w:space="0" w:color="auto"/>
      </w:divBdr>
    </w:div>
    <w:div w:id="1393768231">
      <w:bodyDiv w:val="1"/>
      <w:marLeft w:val="0"/>
      <w:marRight w:val="0"/>
      <w:marTop w:val="0"/>
      <w:marBottom w:val="0"/>
      <w:divBdr>
        <w:top w:val="none" w:sz="0" w:space="0" w:color="auto"/>
        <w:left w:val="none" w:sz="0" w:space="0" w:color="auto"/>
        <w:bottom w:val="none" w:sz="0" w:space="0" w:color="auto"/>
        <w:right w:val="none" w:sz="0" w:space="0" w:color="auto"/>
      </w:divBdr>
      <w:divsChild>
        <w:div w:id="1909223754">
          <w:marLeft w:val="0"/>
          <w:marRight w:val="0"/>
          <w:marTop w:val="0"/>
          <w:marBottom w:val="0"/>
          <w:divBdr>
            <w:top w:val="none" w:sz="0" w:space="0" w:color="auto"/>
            <w:left w:val="none" w:sz="0" w:space="0" w:color="auto"/>
            <w:bottom w:val="none" w:sz="0" w:space="0" w:color="auto"/>
            <w:right w:val="none" w:sz="0" w:space="0" w:color="auto"/>
          </w:divBdr>
          <w:divsChild>
            <w:div w:id="188878685">
              <w:marLeft w:val="0"/>
              <w:marRight w:val="0"/>
              <w:marTop w:val="0"/>
              <w:marBottom w:val="0"/>
              <w:divBdr>
                <w:top w:val="none" w:sz="0" w:space="0" w:color="auto"/>
                <w:left w:val="none" w:sz="0" w:space="0" w:color="auto"/>
                <w:bottom w:val="none" w:sz="0" w:space="0" w:color="auto"/>
                <w:right w:val="none" w:sz="0" w:space="0" w:color="auto"/>
              </w:divBdr>
              <w:divsChild>
                <w:div w:id="165013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627125">
      <w:bodyDiv w:val="1"/>
      <w:marLeft w:val="0"/>
      <w:marRight w:val="0"/>
      <w:marTop w:val="0"/>
      <w:marBottom w:val="0"/>
      <w:divBdr>
        <w:top w:val="none" w:sz="0" w:space="0" w:color="auto"/>
        <w:left w:val="none" w:sz="0" w:space="0" w:color="auto"/>
        <w:bottom w:val="none" w:sz="0" w:space="0" w:color="auto"/>
        <w:right w:val="none" w:sz="0" w:space="0" w:color="auto"/>
      </w:divBdr>
      <w:divsChild>
        <w:div w:id="1327710258">
          <w:marLeft w:val="0"/>
          <w:marRight w:val="0"/>
          <w:marTop w:val="0"/>
          <w:marBottom w:val="0"/>
          <w:divBdr>
            <w:top w:val="none" w:sz="0" w:space="0" w:color="auto"/>
            <w:left w:val="none" w:sz="0" w:space="0" w:color="auto"/>
            <w:bottom w:val="none" w:sz="0" w:space="0" w:color="auto"/>
            <w:right w:val="none" w:sz="0" w:space="0" w:color="auto"/>
          </w:divBdr>
          <w:divsChild>
            <w:div w:id="1652442162">
              <w:marLeft w:val="0"/>
              <w:marRight w:val="0"/>
              <w:marTop w:val="0"/>
              <w:marBottom w:val="0"/>
              <w:divBdr>
                <w:top w:val="none" w:sz="0" w:space="0" w:color="auto"/>
                <w:left w:val="none" w:sz="0" w:space="0" w:color="auto"/>
                <w:bottom w:val="none" w:sz="0" w:space="0" w:color="auto"/>
                <w:right w:val="none" w:sz="0" w:space="0" w:color="auto"/>
              </w:divBdr>
              <w:divsChild>
                <w:div w:id="63912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93420">
      <w:bodyDiv w:val="1"/>
      <w:marLeft w:val="0"/>
      <w:marRight w:val="0"/>
      <w:marTop w:val="0"/>
      <w:marBottom w:val="0"/>
      <w:divBdr>
        <w:top w:val="none" w:sz="0" w:space="0" w:color="auto"/>
        <w:left w:val="none" w:sz="0" w:space="0" w:color="auto"/>
        <w:bottom w:val="none" w:sz="0" w:space="0" w:color="auto"/>
        <w:right w:val="none" w:sz="0" w:space="0" w:color="auto"/>
      </w:divBdr>
      <w:divsChild>
        <w:div w:id="1276868705">
          <w:marLeft w:val="0"/>
          <w:marRight w:val="0"/>
          <w:marTop w:val="0"/>
          <w:marBottom w:val="0"/>
          <w:divBdr>
            <w:top w:val="none" w:sz="0" w:space="0" w:color="auto"/>
            <w:left w:val="none" w:sz="0" w:space="0" w:color="auto"/>
            <w:bottom w:val="none" w:sz="0" w:space="0" w:color="auto"/>
            <w:right w:val="none" w:sz="0" w:space="0" w:color="auto"/>
          </w:divBdr>
          <w:divsChild>
            <w:div w:id="531773819">
              <w:marLeft w:val="0"/>
              <w:marRight w:val="0"/>
              <w:marTop w:val="0"/>
              <w:marBottom w:val="0"/>
              <w:divBdr>
                <w:top w:val="none" w:sz="0" w:space="0" w:color="auto"/>
                <w:left w:val="none" w:sz="0" w:space="0" w:color="auto"/>
                <w:bottom w:val="none" w:sz="0" w:space="0" w:color="auto"/>
                <w:right w:val="none" w:sz="0" w:space="0" w:color="auto"/>
              </w:divBdr>
              <w:divsChild>
                <w:div w:id="59208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645770">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14110064">
      <w:bodyDiv w:val="1"/>
      <w:marLeft w:val="0"/>
      <w:marRight w:val="0"/>
      <w:marTop w:val="0"/>
      <w:marBottom w:val="0"/>
      <w:divBdr>
        <w:top w:val="none" w:sz="0" w:space="0" w:color="auto"/>
        <w:left w:val="none" w:sz="0" w:space="0" w:color="auto"/>
        <w:bottom w:val="none" w:sz="0" w:space="0" w:color="auto"/>
        <w:right w:val="none" w:sz="0" w:space="0" w:color="auto"/>
      </w:divBdr>
    </w:div>
    <w:div w:id="1519084196">
      <w:bodyDiv w:val="1"/>
      <w:marLeft w:val="0"/>
      <w:marRight w:val="0"/>
      <w:marTop w:val="0"/>
      <w:marBottom w:val="0"/>
      <w:divBdr>
        <w:top w:val="none" w:sz="0" w:space="0" w:color="auto"/>
        <w:left w:val="none" w:sz="0" w:space="0" w:color="auto"/>
        <w:bottom w:val="none" w:sz="0" w:space="0" w:color="auto"/>
        <w:right w:val="none" w:sz="0" w:space="0" w:color="auto"/>
      </w:divBdr>
    </w:div>
    <w:div w:id="1523009428">
      <w:bodyDiv w:val="1"/>
      <w:marLeft w:val="0"/>
      <w:marRight w:val="0"/>
      <w:marTop w:val="0"/>
      <w:marBottom w:val="0"/>
      <w:divBdr>
        <w:top w:val="none" w:sz="0" w:space="0" w:color="auto"/>
        <w:left w:val="none" w:sz="0" w:space="0" w:color="auto"/>
        <w:bottom w:val="none" w:sz="0" w:space="0" w:color="auto"/>
        <w:right w:val="none" w:sz="0" w:space="0" w:color="auto"/>
      </w:divBdr>
      <w:divsChild>
        <w:div w:id="371610025">
          <w:marLeft w:val="0"/>
          <w:marRight w:val="0"/>
          <w:marTop w:val="0"/>
          <w:marBottom w:val="0"/>
          <w:divBdr>
            <w:top w:val="none" w:sz="0" w:space="0" w:color="auto"/>
            <w:left w:val="none" w:sz="0" w:space="0" w:color="auto"/>
            <w:bottom w:val="none" w:sz="0" w:space="0" w:color="auto"/>
            <w:right w:val="none" w:sz="0" w:space="0" w:color="auto"/>
          </w:divBdr>
          <w:divsChild>
            <w:div w:id="957874710">
              <w:marLeft w:val="0"/>
              <w:marRight w:val="0"/>
              <w:marTop w:val="0"/>
              <w:marBottom w:val="0"/>
              <w:divBdr>
                <w:top w:val="none" w:sz="0" w:space="0" w:color="auto"/>
                <w:left w:val="none" w:sz="0" w:space="0" w:color="auto"/>
                <w:bottom w:val="none" w:sz="0" w:space="0" w:color="auto"/>
                <w:right w:val="none" w:sz="0" w:space="0" w:color="auto"/>
              </w:divBdr>
              <w:divsChild>
                <w:div w:id="167714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907">
      <w:bodyDiv w:val="1"/>
      <w:marLeft w:val="0"/>
      <w:marRight w:val="0"/>
      <w:marTop w:val="0"/>
      <w:marBottom w:val="0"/>
      <w:divBdr>
        <w:top w:val="none" w:sz="0" w:space="0" w:color="auto"/>
        <w:left w:val="none" w:sz="0" w:space="0" w:color="auto"/>
        <w:bottom w:val="none" w:sz="0" w:space="0" w:color="auto"/>
        <w:right w:val="none" w:sz="0" w:space="0" w:color="auto"/>
      </w:divBdr>
      <w:divsChild>
        <w:div w:id="1507398326">
          <w:marLeft w:val="0"/>
          <w:marRight w:val="0"/>
          <w:marTop w:val="0"/>
          <w:marBottom w:val="0"/>
          <w:divBdr>
            <w:top w:val="none" w:sz="0" w:space="0" w:color="auto"/>
            <w:left w:val="none" w:sz="0" w:space="0" w:color="auto"/>
            <w:bottom w:val="none" w:sz="0" w:space="0" w:color="auto"/>
            <w:right w:val="none" w:sz="0" w:space="0" w:color="auto"/>
          </w:divBdr>
          <w:divsChild>
            <w:div w:id="1809544793">
              <w:marLeft w:val="0"/>
              <w:marRight w:val="0"/>
              <w:marTop w:val="0"/>
              <w:marBottom w:val="0"/>
              <w:divBdr>
                <w:top w:val="none" w:sz="0" w:space="0" w:color="auto"/>
                <w:left w:val="none" w:sz="0" w:space="0" w:color="auto"/>
                <w:bottom w:val="none" w:sz="0" w:space="0" w:color="auto"/>
                <w:right w:val="none" w:sz="0" w:space="0" w:color="auto"/>
              </w:divBdr>
              <w:divsChild>
                <w:div w:id="121885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756747">
      <w:bodyDiv w:val="1"/>
      <w:marLeft w:val="0"/>
      <w:marRight w:val="0"/>
      <w:marTop w:val="0"/>
      <w:marBottom w:val="0"/>
      <w:divBdr>
        <w:top w:val="none" w:sz="0" w:space="0" w:color="auto"/>
        <w:left w:val="none" w:sz="0" w:space="0" w:color="auto"/>
        <w:bottom w:val="none" w:sz="0" w:space="0" w:color="auto"/>
        <w:right w:val="none" w:sz="0" w:space="0" w:color="auto"/>
      </w:divBdr>
      <w:divsChild>
        <w:div w:id="1422215736">
          <w:marLeft w:val="0"/>
          <w:marRight w:val="0"/>
          <w:marTop w:val="0"/>
          <w:marBottom w:val="0"/>
          <w:divBdr>
            <w:top w:val="none" w:sz="0" w:space="0" w:color="auto"/>
            <w:left w:val="none" w:sz="0" w:space="0" w:color="auto"/>
            <w:bottom w:val="none" w:sz="0" w:space="0" w:color="auto"/>
            <w:right w:val="none" w:sz="0" w:space="0" w:color="auto"/>
          </w:divBdr>
          <w:divsChild>
            <w:div w:id="360857607">
              <w:marLeft w:val="0"/>
              <w:marRight w:val="0"/>
              <w:marTop w:val="0"/>
              <w:marBottom w:val="0"/>
              <w:divBdr>
                <w:top w:val="none" w:sz="0" w:space="0" w:color="auto"/>
                <w:left w:val="none" w:sz="0" w:space="0" w:color="auto"/>
                <w:bottom w:val="none" w:sz="0" w:space="0" w:color="auto"/>
                <w:right w:val="none" w:sz="0" w:space="0" w:color="auto"/>
              </w:divBdr>
              <w:divsChild>
                <w:div w:id="141990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571769703">
      <w:bodyDiv w:val="1"/>
      <w:marLeft w:val="0"/>
      <w:marRight w:val="0"/>
      <w:marTop w:val="0"/>
      <w:marBottom w:val="0"/>
      <w:divBdr>
        <w:top w:val="none" w:sz="0" w:space="0" w:color="auto"/>
        <w:left w:val="none" w:sz="0" w:space="0" w:color="auto"/>
        <w:bottom w:val="none" w:sz="0" w:space="0" w:color="auto"/>
        <w:right w:val="none" w:sz="0" w:space="0" w:color="auto"/>
      </w:divBdr>
      <w:divsChild>
        <w:div w:id="1880819675">
          <w:marLeft w:val="0"/>
          <w:marRight w:val="0"/>
          <w:marTop w:val="0"/>
          <w:marBottom w:val="0"/>
          <w:divBdr>
            <w:top w:val="none" w:sz="0" w:space="0" w:color="auto"/>
            <w:left w:val="none" w:sz="0" w:space="0" w:color="auto"/>
            <w:bottom w:val="none" w:sz="0" w:space="0" w:color="auto"/>
            <w:right w:val="none" w:sz="0" w:space="0" w:color="auto"/>
          </w:divBdr>
          <w:divsChild>
            <w:div w:id="27875444">
              <w:marLeft w:val="0"/>
              <w:marRight w:val="0"/>
              <w:marTop w:val="0"/>
              <w:marBottom w:val="0"/>
              <w:divBdr>
                <w:top w:val="none" w:sz="0" w:space="0" w:color="auto"/>
                <w:left w:val="none" w:sz="0" w:space="0" w:color="auto"/>
                <w:bottom w:val="none" w:sz="0" w:space="0" w:color="auto"/>
                <w:right w:val="none" w:sz="0" w:space="0" w:color="auto"/>
              </w:divBdr>
              <w:divsChild>
                <w:div w:id="178881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581669">
      <w:bodyDiv w:val="1"/>
      <w:marLeft w:val="0"/>
      <w:marRight w:val="0"/>
      <w:marTop w:val="0"/>
      <w:marBottom w:val="0"/>
      <w:divBdr>
        <w:top w:val="none" w:sz="0" w:space="0" w:color="auto"/>
        <w:left w:val="none" w:sz="0" w:space="0" w:color="auto"/>
        <w:bottom w:val="none" w:sz="0" w:space="0" w:color="auto"/>
        <w:right w:val="none" w:sz="0" w:space="0" w:color="auto"/>
      </w:divBdr>
      <w:divsChild>
        <w:div w:id="1645575379">
          <w:marLeft w:val="0"/>
          <w:marRight w:val="0"/>
          <w:marTop w:val="0"/>
          <w:marBottom w:val="0"/>
          <w:divBdr>
            <w:top w:val="none" w:sz="0" w:space="0" w:color="auto"/>
            <w:left w:val="none" w:sz="0" w:space="0" w:color="auto"/>
            <w:bottom w:val="none" w:sz="0" w:space="0" w:color="auto"/>
            <w:right w:val="none" w:sz="0" w:space="0" w:color="auto"/>
          </w:divBdr>
          <w:divsChild>
            <w:div w:id="151606334">
              <w:marLeft w:val="0"/>
              <w:marRight w:val="0"/>
              <w:marTop w:val="0"/>
              <w:marBottom w:val="0"/>
              <w:divBdr>
                <w:top w:val="none" w:sz="0" w:space="0" w:color="auto"/>
                <w:left w:val="none" w:sz="0" w:space="0" w:color="auto"/>
                <w:bottom w:val="none" w:sz="0" w:space="0" w:color="auto"/>
                <w:right w:val="none" w:sz="0" w:space="0" w:color="auto"/>
              </w:divBdr>
              <w:divsChild>
                <w:div w:id="891498493">
                  <w:marLeft w:val="0"/>
                  <w:marRight w:val="0"/>
                  <w:marTop w:val="0"/>
                  <w:marBottom w:val="0"/>
                  <w:divBdr>
                    <w:top w:val="none" w:sz="0" w:space="0" w:color="auto"/>
                    <w:left w:val="none" w:sz="0" w:space="0" w:color="auto"/>
                    <w:bottom w:val="none" w:sz="0" w:space="0" w:color="auto"/>
                    <w:right w:val="none" w:sz="0" w:space="0" w:color="auto"/>
                  </w:divBdr>
                  <w:divsChild>
                    <w:div w:id="162256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488874">
      <w:bodyDiv w:val="1"/>
      <w:marLeft w:val="0"/>
      <w:marRight w:val="0"/>
      <w:marTop w:val="0"/>
      <w:marBottom w:val="0"/>
      <w:divBdr>
        <w:top w:val="none" w:sz="0" w:space="0" w:color="auto"/>
        <w:left w:val="none" w:sz="0" w:space="0" w:color="auto"/>
        <w:bottom w:val="none" w:sz="0" w:space="0" w:color="auto"/>
        <w:right w:val="none" w:sz="0" w:space="0" w:color="auto"/>
      </w:divBdr>
      <w:divsChild>
        <w:div w:id="806968819">
          <w:marLeft w:val="0"/>
          <w:marRight w:val="0"/>
          <w:marTop w:val="0"/>
          <w:marBottom w:val="0"/>
          <w:divBdr>
            <w:top w:val="none" w:sz="0" w:space="0" w:color="auto"/>
            <w:left w:val="none" w:sz="0" w:space="0" w:color="auto"/>
            <w:bottom w:val="none" w:sz="0" w:space="0" w:color="auto"/>
            <w:right w:val="none" w:sz="0" w:space="0" w:color="auto"/>
          </w:divBdr>
          <w:divsChild>
            <w:div w:id="1814760223">
              <w:marLeft w:val="0"/>
              <w:marRight w:val="0"/>
              <w:marTop w:val="0"/>
              <w:marBottom w:val="0"/>
              <w:divBdr>
                <w:top w:val="none" w:sz="0" w:space="0" w:color="auto"/>
                <w:left w:val="none" w:sz="0" w:space="0" w:color="auto"/>
                <w:bottom w:val="none" w:sz="0" w:space="0" w:color="auto"/>
                <w:right w:val="none" w:sz="0" w:space="0" w:color="auto"/>
              </w:divBdr>
              <w:divsChild>
                <w:div w:id="7948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647007836">
      <w:bodyDiv w:val="1"/>
      <w:marLeft w:val="0"/>
      <w:marRight w:val="0"/>
      <w:marTop w:val="0"/>
      <w:marBottom w:val="0"/>
      <w:divBdr>
        <w:top w:val="none" w:sz="0" w:space="0" w:color="auto"/>
        <w:left w:val="none" w:sz="0" w:space="0" w:color="auto"/>
        <w:bottom w:val="none" w:sz="0" w:space="0" w:color="auto"/>
        <w:right w:val="none" w:sz="0" w:space="0" w:color="auto"/>
      </w:divBdr>
      <w:divsChild>
        <w:div w:id="2065520689">
          <w:marLeft w:val="0"/>
          <w:marRight w:val="0"/>
          <w:marTop w:val="0"/>
          <w:marBottom w:val="0"/>
          <w:divBdr>
            <w:top w:val="none" w:sz="0" w:space="0" w:color="auto"/>
            <w:left w:val="none" w:sz="0" w:space="0" w:color="auto"/>
            <w:bottom w:val="none" w:sz="0" w:space="0" w:color="auto"/>
            <w:right w:val="none" w:sz="0" w:space="0" w:color="auto"/>
          </w:divBdr>
          <w:divsChild>
            <w:div w:id="124543139">
              <w:marLeft w:val="0"/>
              <w:marRight w:val="0"/>
              <w:marTop w:val="0"/>
              <w:marBottom w:val="0"/>
              <w:divBdr>
                <w:top w:val="none" w:sz="0" w:space="0" w:color="auto"/>
                <w:left w:val="none" w:sz="0" w:space="0" w:color="auto"/>
                <w:bottom w:val="none" w:sz="0" w:space="0" w:color="auto"/>
                <w:right w:val="none" w:sz="0" w:space="0" w:color="auto"/>
              </w:divBdr>
              <w:divsChild>
                <w:div w:id="23613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07172">
      <w:bodyDiv w:val="1"/>
      <w:marLeft w:val="0"/>
      <w:marRight w:val="0"/>
      <w:marTop w:val="0"/>
      <w:marBottom w:val="0"/>
      <w:divBdr>
        <w:top w:val="none" w:sz="0" w:space="0" w:color="auto"/>
        <w:left w:val="none" w:sz="0" w:space="0" w:color="auto"/>
        <w:bottom w:val="none" w:sz="0" w:space="0" w:color="auto"/>
        <w:right w:val="none" w:sz="0" w:space="0" w:color="auto"/>
      </w:divBdr>
      <w:divsChild>
        <w:div w:id="794327978">
          <w:marLeft w:val="0"/>
          <w:marRight w:val="0"/>
          <w:marTop w:val="0"/>
          <w:marBottom w:val="0"/>
          <w:divBdr>
            <w:top w:val="none" w:sz="0" w:space="0" w:color="auto"/>
            <w:left w:val="none" w:sz="0" w:space="0" w:color="auto"/>
            <w:bottom w:val="none" w:sz="0" w:space="0" w:color="auto"/>
            <w:right w:val="none" w:sz="0" w:space="0" w:color="auto"/>
          </w:divBdr>
          <w:divsChild>
            <w:div w:id="1394884850">
              <w:marLeft w:val="0"/>
              <w:marRight w:val="0"/>
              <w:marTop w:val="0"/>
              <w:marBottom w:val="0"/>
              <w:divBdr>
                <w:top w:val="none" w:sz="0" w:space="0" w:color="auto"/>
                <w:left w:val="none" w:sz="0" w:space="0" w:color="auto"/>
                <w:bottom w:val="none" w:sz="0" w:space="0" w:color="auto"/>
                <w:right w:val="none" w:sz="0" w:space="0" w:color="auto"/>
              </w:divBdr>
              <w:divsChild>
                <w:div w:id="4964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09331">
      <w:bodyDiv w:val="1"/>
      <w:marLeft w:val="0"/>
      <w:marRight w:val="0"/>
      <w:marTop w:val="0"/>
      <w:marBottom w:val="0"/>
      <w:divBdr>
        <w:top w:val="none" w:sz="0" w:space="0" w:color="auto"/>
        <w:left w:val="none" w:sz="0" w:space="0" w:color="auto"/>
        <w:bottom w:val="none" w:sz="0" w:space="0" w:color="auto"/>
        <w:right w:val="none" w:sz="0" w:space="0" w:color="auto"/>
      </w:divBdr>
    </w:div>
    <w:div w:id="1691763626">
      <w:bodyDiv w:val="1"/>
      <w:marLeft w:val="0"/>
      <w:marRight w:val="0"/>
      <w:marTop w:val="0"/>
      <w:marBottom w:val="0"/>
      <w:divBdr>
        <w:top w:val="none" w:sz="0" w:space="0" w:color="auto"/>
        <w:left w:val="none" w:sz="0" w:space="0" w:color="auto"/>
        <w:bottom w:val="none" w:sz="0" w:space="0" w:color="auto"/>
        <w:right w:val="none" w:sz="0" w:space="0" w:color="auto"/>
      </w:divBdr>
      <w:divsChild>
        <w:div w:id="705910943">
          <w:marLeft w:val="0"/>
          <w:marRight w:val="0"/>
          <w:marTop w:val="0"/>
          <w:marBottom w:val="0"/>
          <w:divBdr>
            <w:top w:val="none" w:sz="0" w:space="0" w:color="auto"/>
            <w:left w:val="none" w:sz="0" w:space="0" w:color="auto"/>
            <w:bottom w:val="none" w:sz="0" w:space="0" w:color="auto"/>
            <w:right w:val="none" w:sz="0" w:space="0" w:color="auto"/>
          </w:divBdr>
          <w:divsChild>
            <w:div w:id="433749709">
              <w:marLeft w:val="0"/>
              <w:marRight w:val="0"/>
              <w:marTop w:val="0"/>
              <w:marBottom w:val="0"/>
              <w:divBdr>
                <w:top w:val="none" w:sz="0" w:space="0" w:color="auto"/>
                <w:left w:val="none" w:sz="0" w:space="0" w:color="auto"/>
                <w:bottom w:val="none" w:sz="0" w:space="0" w:color="auto"/>
                <w:right w:val="none" w:sz="0" w:space="0" w:color="auto"/>
              </w:divBdr>
              <w:divsChild>
                <w:div w:id="3888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33910">
      <w:bodyDiv w:val="1"/>
      <w:marLeft w:val="0"/>
      <w:marRight w:val="0"/>
      <w:marTop w:val="0"/>
      <w:marBottom w:val="0"/>
      <w:divBdr>
        <w:top w:val="none" w:sz="0" w:space="0" w:color="auto"/>
        <w:left w:val="none" w:sz="0" w:space="0" w:color="auto"/>
        <w:bottom w:val="none" w:sz="0" w:space="0" w:color="auto"/>
        <w:right w:val="none" w:sz="0" w:space="0" w:color="auto"/>
      </w:divBdr>
      <w:divsChild>
        <w:div w:id="1078600265">
          <w:marLeft w:val="0"/>
          <w:marRight w:val="0"/>
          <w:marTop w:val="0"/>
          <w:marBottom w:val="0"/>
          <w:divBdr>
            <w:top w:val="none" w:sz="0" w:space="0" w:color="auto"/>
            <w:left w:val="none" w:sz="0" w:space="0" w:color="auto"/>
            <w:bottom w:val="none" w:sz="0" w:space="0" w:color="auto"/>
            <w:right w:val="none" w:sz="0" w:space="0" w:color="auto"/>
          </w:divBdr>
          <w:divsChild>
            <w:div w:id="1575049954">
              <w:marLeft w:val="0"/>
              <w:marRight w:val="0"/>
              <w:marTop w:val="0"/>
              <w:marBottom w:val="0"/>
              <w:divBdr>
                <w:top w:val="none" w:sz="0" w:space="0" w:color="auto"/>
                <w:left w:val="none" w:sz="0" w:space="0" w:color="auto"/>
                <w:bottom w:val="none" w:sz="0" w:space="0" w:color="auto"/>
                <w:right w:val="none" w:sz="0" w:space="0" w:color="auto"/>
              </w:divBdr>
              <w:divsChild>
                <w:div w:id="156344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41934">
      <w:bodyDiv w:val="1"/>
      <w:marLeft w:val="0"/>
      <w:marRight w:val="0"/>
      <w:marTop w:val="0"/>
      <w:marBottom w:val="0"/>
      <w:divBdr>
        <w:top w:val="none" w:sz="0" w:space="0" w:color="auto"/>
        <w:left w:val="none" w:sz="0" w:space="0" w:color="auto"/>
        <w:bottom w:val="none" w:sz="0" w:space="0" w:color="auto"/>
        <w:right w:val="none" w:sz="0" w:space="0" w:color="auto"/>
      </w:divBdr>
      <w:divsChild>
        <w:div w:id="486365413">
          <w:marLeft w:val="0"/>
          <w:marRight w:val="0"/>
          <w:marTop w:val="0"/>
          <w:marBottom w:val="0"/>
          <w:divBdr>
            <w:top w:val="none" w:sz="0" w:space="0" w:color="auto"/>
            <w:left w:val="none" w:sz="0" w:space="0" w:color="auto"/>
            <w:bottom w:val="none" w:sz="0" w:space="0" w:color="auto"/>
            <w:right w:val="none" w:sz="0" w:space="0" w:color="auto"/>
          </w:divBdr>
          <w:divsChild>
            <w:div w:id="2143186929">
              <w:marLeft w:val="0"/>
              <w:marRight w:val="0"/>
              <w:marTop w:val="0"/>
              <w:marBottom w:val="0"/>
              <w:divBdr>
                <w:top w:val="none" w:sz="0" w:space="0" w:color="auto"/>
                <w:left w:val="none" w:sz="0" w:space="0" w:color="auto"/>
                <w:bottom w:val="none" w:sz="0" w:space="0" w:color="auto"/>
                <w:right w:val="none" w:sz="0" w:space="0" w:color="auto"/>
              </w:divBdr>
              <w:divsChild>
                <w:div w:id="207673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229314">
      <w:bodyDiv w:val="1"/>
      <w:marLeft w:val="0"/>
      <w:marRight w:val="0"/>
      <w:marTop w:val="0"/>
      <w:marBottom w:val="0"/>
      <w:divBdr>
        <w:top w:val="none" w:sz="0" w:space="0" w:color="auto"/>
        <w:left w:val="none" w:sz="0" w:space="0" w:color="auto"/>
        <w:bottom w:val="none" w:sz="0" w:space="0" w:color="auto"/>
        <w:right w:val="none" w:sz="0" w:space="0" w:color="auto"/>
      </w:divBdr>
      <w:divsChild>
        <w:div w:id="150877390">
          <w:marLeft w:val="0"/>
          <w:marRight w:val="0"/>
          <w:marTop w:val="0"/>
          <w:marBottom w:val="0"/>
          <w:divBdr>
            <w:top w:val="none" w:sz="0" w:space="0" w:color="auto"/>
            <w:left w:val="none" w:sz="0" w:space="0" w:color="auto"/>
            <w:bottom w:val="none" w:sz="0" w:space="0" w:color="auto"/>
            <w:right w:val="none" w:sz="0" w:space="0" w:color="auto"/>
          </w:divBdr>
          <w:divsChild>
            <w:div w:id="904532296">
              <w:marLeft w:val="0"/>
              <w:marRight w:val="0"/>
              <w:marTop w:val="0"/>
              <w:marBottom w:val="0"/>
              <w:divBdr>
                <w:top w:val="none" w:sz="0" w:space="0" w:color="auto"/>
                <w:left w:val="none" w:sz="0" w:space="0" w:color="auto"/>
                <w:bottom w:val="none" w:sz="0" w:space="0" w:color="auto"/>
                <w:right w:val="none" w:sz="0" w:space="0" w:color="auto"/>
              </w:divBdr>
              <w:divsChild>
                <w:div w:id="71758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1451713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418418">
      <w:bodyDiv w:val="1"/>
      <w:marLeft w:val="0"/>
      <w:marRight w:val="0"/>
      <w:marTop w:val="0"/>
      <w:marBottom w:val="0"/>
      <w:divBdr>
        <w:top w:val="none" w:sz="0" w:space="0" w:color="auto"/>
        <w:left w:val="none" w:sz="0" w:space="0" w:color="auto"/>
        <w:bottom w:val="none" w:sz="0" w:space="0" w:color="auto"/>
        <w:right w:val="none" w:sz="0" w:space="0" w:color="auto"/>
      </w:divBdr>
      <w:divsChild>
        <w:div w:id="1085952372">
          <w:marLeft w:val="0"/>
          <w:marRight w:val="0"/>
          <w:marTop w:val="0"/>
          <w:marBottom w:val="0"/>
          <w:divBdr>
            <w:top w:val="none" w:sz="0" w:space="0" w:color="auto"/>
            <w:left w:val="none" w:sz="0" w:space="0" w:color="auto"/>
            <w:bottom w:val="none" w:sz="0" w:space="0" w:color="auto"/>
            <w:right w:val="none" w:sz="0" w:space="0" w:color="auto"/>
          </w:divBdr>
          <w:divsChild>
            <w:div w:id="935939399">
              <w:marLeft w:val="0"/>
              <w:marRight w:val="0"/>
              <w:marTop w:val="0"/>
              <w:marBottom w:val="0"/>
              <w:divBdr>
                <w:top w:val="none" w:sz="0" w:space="0" w:color="auto"/>
                <w:left w:val="none" w:sz="0" w:space="0" w:color="auto"/>
                <w:bottom w:val="none" w:sz="0" w:space="0" w:color="auto"/>
                <w:right w:val="none" w:sz="0" w:space="0" w:color="auto"/>
              </w:divBdr>
              <w:divsChild>
                <w:div w:id="136505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23097816">
      <w:bodyDiv w:val="1"/>
      <w:marLeft w:val="0"/>
      <w:marRight w:val="0"/>
      <w:marTop w:val="0"/>
      <w:marBottom w:val="0"/>
      <w:divBdr>
        <w:top w:val="none" w:sz="0" w:space="0" w:color="auto"/>
        <w:left w:val="none" w:sz="0" w:space="0" w:color="auto"/>
        <w:bottom w:val="none" w:sz="0" w:space="0" w:color="auto"/>
        <w:right w:val="none" w:sz="0" w:space="0" w:color="auto"/>
      </w:divBdr>
    </w:div>
    <w:div w:id="1986549580">
      <w:bodyDiv w:val="1"/>
      <w:marLeft w:val="0"/>
      <w:marRight w:val="0"/>
      <w:marTop w:val="0"/>
      <w:marBottom w:val="0"/>
      <w:divBdr>
        <w:top w:val="none" w:sz="0" w:space="0" w:color="auto"/>
        <w:left w:val="none" w:sz="0" w:space="0" w:color="auto"/>
        <w:bottom w:val="none" w:sz="0" w:space="0" w:color="auto"/>
        <w:right w:val="none" w:sz="0" w:space="0" w:color="auto"/>
      </w:divBdr>
      <w:divsChild>
        <w:div w:id="664893628">
          <w:marLeft w:val="0"/>
          <w:marRight w:val="0"/>
          <w:marTop w:val="0"/>
          <w:marBottom w:val="0"/>
          <w:divBdr>
            <w:top w:val="none" w:sz="0" w:space="0" w:color="auto"/>
            <w:left w:val="none" w:sz="0" w:space="0" w:color="auto"/>
            <w:bottom w:val="none" w:sz="0" w:space="0" w:color="auto"/>
            <w:right w:val="none" w:sz="0" w:space="0" w:color="auto"/>
          </w:divBdr>
          <w:divsChild>
            <w:div w:id="2089841516">
              <w:marLeft w:val="0"/>
              <w:marRight w:val="0"/>
              <w:marTop w:val="0"/>
              <w:marBottom w:val="0"/>
              <w:divBdr>
                <w:top w:val="none" w:sz="0" w:space="0" w:color="auto"/>
                <w:left w:val="none" w:sz="0" w:space="0" w:color="auto"/>
                <w:bottom w:val="none" w:sz="0" w:space="0" w:color="auto"/>
                <w:right w:val="none" w:sz="0" w:space="0" w:color="auto"/>
              </w:divBdr>
              <w:divsChild>
                <w:div w:id="206204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057937">
      <w:bodyDiv w:val="1"/>
      <w:marLeft w:val="0"/>
      <w:marRight w:val="0"/>
      <w:marTop w:val="0"/>
      <w:marBottom w:val="0"/>
      <w:divBdr>
        <w:top w:val="none" w:sz="0" w:space="0" w:color="auto"/>
        <w:left w:val="none" w:sz="0" w:space="0" w:color="auto"/>
        <w:bottom w:val="none" w:sz="0" w:space="0" w:color="auto"/>
        <w:right w:val="none" w:sz="0" w:space="0" w:color="auto"/>
      </w:divBdr>
      <w:divsChild>
        <w:div w:id="910891710">
          <w:marLeft w:val="0"/>
          <w:marRight w:val="0"/>
          <w:marTop w:val="0"/>
          <w:marBottom w:val="0"/>
          <w:divBdr>
            <w:top w:val="none" w:sz="0" w:space="0" w:color="auto"/>
            <w:left w:val="none" w:sz="0" w:space="0" w:color="auto"/>
            <w:bottom w:val="none" w:sz="0" w:space="0" w:color="auto"/>
            <w:right w:val="none" w:sz="0" w:space="0" w:color="auto"/>
          </w:divBdr>
          <w:divsChild>
            <w:div w:id="1304432252">
              <w:marLeft w:val="0"/>
              <w:marRight w:val="0"/>
              <w:marTop w:val="0"/>
              <w:marBottom w:val="0"/>
              <w:divBdr>
                <w:top w:val="none" w:sz="0" w:space="0" w:color="auto"/>
                <w:left w:val="none" w:sz="0" w:space="0" w:color="auto"/>
                <w:bottom w:val="none" w:sz="0" w:space="0" w:color="auto"/>
                <w:right w:val="none" w:sz="0" w:space="0" w:color="auto"/>
              </w:divBdr>
              <w:divsChild>
                <w:div w:id="129448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08627273">
      <w:bodyDiv w:val="1"/>
      <w:marLeft w:val="0"/>
      <w:marRight w:val="0"/>
      <w:marTop w:val="0"/>
      <w:marBottom w:val="0"/>
      <w:divBdr>
        <w:top w:val="none" w:sz="0" w:space="0" w:color="auto"/>
        <w:left w:val="none" w:sz="0" w:space="0" w:color="auto"/>
        <w:bottom w:val="none" w:sz="0" w:space="0" w:color="auto"/>
        <w:right w:val="none" w:sz="0" w:space="0" w:color="auto"/>
      </w:divBdr>
      <w:divsChild>
        <w:div w:id="654451898">
          <w:marLeft w:val="0"/>
          <w:marRight w:val="0"/>
          <w:marTop w:val="0"/>
          <w:marBottom w:val="0"/>
          <w:divBdr>
            <w:top w:val="none" w:sz="0" w:space="0" w:color="auto"/>
            <w:left w:val="none" w:sz="0" w:space="0" w:color="auto"/>
            <w:bottom w:val="none" w:sz="0" w:space="0" w:color="auto"/>
            <w:right w:val="none" w:sz="0" w:space="0" w:color="auto"/>
          </w:divBdr>
          <w:divsChild>
            <w:div w:id="1143741323">
              <w:marLeft w:val="0"/>
              <w:marRight w:val="0"/>
              <w:marTop w:val="0"/>
              <w:marBottom w:val="0"/>
              <w:divBdr>
                <w:top w:val="none" w:sz="0" w:space="0" w:color="auto"/>
                <w:left w:val="none" w:sz="0" w:space="0" w:color="auto"/>
                <w:bottom w:val="none" w:sz="0" w:space="0" w:color="auto"/>
                <w:right w:val="none" w:sz="0" w:space="0" w:color="auto"/>
              </w:divBdr>
              <w:divsChild>
                <w:div w:id="156953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479138">
      <w:bodyDiv w:val="1"/>
      <w:marLeft w:val="0"/>
      <w:marRight w:val="0"/>
      <w:marTop w:val="0"/>
      <w:marBottom w:val="0"/>
      <w:divBdr>
        <w:top w:val="none" w:sz="0" w:space="0" w:color="auto"/>
        <w:left w:val="none" w:sz="0" w:space="0" w:color="auto"/>
        <w:bottom w:val="none" w:sz="0" w:space="0" w:color="auto"/>
        <w:right w:val="none" w:sz="0" w:space="0" w:color="auto"/>
      </w:divBdr>
      <w:divsChild>
        <w:div w:id="1190417470">
          <w:marLeft w:val="0"/>
          <w:marRight w:val="0"/>
          <w:marTop w:val="0"/>
          <w:marBottom w:val="0"/>
          <w:divBdr>
            <w:top w:val="none" w:sz="0" w:space="0" w:color="auto"/>
            <w:left w:val="none" w:sz="0" w:space="0" w:color="auto"/>
            <w:bottom w:val="none" w:sz="0" w:space="0" w:color="auto"/>
            <w:right w:val="none" w:sz="0" w:space="0" w:color="auto"/>
          </w:divBdr>
          <w:divsChild>
            <w:div w:id="77405301">
              <w:marLeft w:val="0"/>
              <w:marRight w:val="0"/>
              <w:marTop w:val="0"/>
              <w:marBottom w:val="0"/>
              <w:divBdr>
                <w:top w:val="none" w:sz="0" w:space="0" w:color="auto"/>
                <w:left w:val="none" w:sz="0" w:space="0" w:color="auto"/>
                <w:bottom w:val="none" w:sz="0" w:space="0" w:color="auto"/>
                <w:right w:val="none" w:sz="0" w:space="0" w:color="auto"/>
              </w:divBdr>
              <w:divsChild>
                <w:div w:id="110396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23160">
      <w:bodyDiv w:val="1"/>
      <w:marLeft w:val="0"/>
      <w:marRight w:val="0"/>
      <w:marTop w:val="0"/>
      <w:marBottom w:val="0"/>
      <w:divBdr>
        <w:top w:val="none" w:sz="0" w:space="0" w:color="auto"/>
        <w:left w:val="none" w:sz="0" w:space="0" w:color="auto"/>
        <w:bottom w:val="none" w:sz="0" w:space="0" w:color="auto"/>
        <w:right w:val="none" w:sz="0" w:space="0" w:color="auto"/>
      </w:divBdr>
    </w:div>
    <w:div w:id="2021740228">
      <w:bodyDiv w:val="1"/>
      <w:marLeft w:val="0"/>
      <w:marRight w:val="0"/>
      <w:marTop w:val="0"/>
      <w:marBottom w:val="0"/>
      <w:divBdr>
        <w:top w:val="none" w:sz="0" w:space="0" w:color="auto"/>
        <w:left w:val="none" w:sz="0" w:space="0" w:color="auto"/>
        <w:bottom w:val="none" w:sz="0" w:space="0" w:color="auto"/>
        <w:right w:val="none" w:sz="0" w:space="0" w:color="auto"/>
      </w:divBdr>
    </w:div>
    <w:div w:id="2040083654">
      <w:bodyDiv w:val="1"/>
      <w:marLeft w:val="0"/>
      <w:marRight w:val="0"/>
      <w:marTop w:val="0"/>
      <w:marBottom w:val="0"/>
      <w:divBdr>
        <w:top w:val="none" w:sz="0" w:space="0" w:color="auto"/>
        <w:left w:val="none" w:sz="0" w:space="0" w:color="auto"/>
        <w:bottom w:val="none" w:sz="0" w:space="0" w:color="auto"/>
        <w:right w:val="none" w:sz="0" w:space="0" w:color="auto"/>
      </w:divBdr>
      <w:divsChild>
        <w:div w:id="2069839346">
          <w:marLeft w:val="0"/>
          <w:marRight w:val="0"/>
          <w:marTop w:val="0"/>
          <w:marBottom w:val="0"/>
          <w:divBdr>
            <w:top w:val="none" w:sz="0" w:space="0" w:color="auto"/>
            <w:left w:val="none" w:sz="0" w:space="0" w:color="auto"/>
            <w:bottom w:val="none" w:sz="0" w:space="0" w:color="auto"/>
            <w:right w:val="none" w:sz="0" w:space="0" w:color="auto"/>
          </w:divBdr>
          <w:divsChild>
            <w:div w:id="338821727">
              <w:marLeft w:val="0"/>
              <w:marRight w:val="0"/>
              <w:marTop w:val="0"/>
              <w:marBottom w:val="0"/>
              <w:divBdr>
                <w:top w:val="none" w:sz="0" w:space="0" w:color="auto"/>
                <w:left w:val="none" w:sz="0" w:space="0" w:color="auto"/>
                <w:bottom w:val="none" w:sz="0" w:space="0" w:color="auto"/>
                <w:right w:val="none" w:sz="0" w:space="0" w:color="auto"/>
              </w:divBdr>
              <w:divsChild>
                <w:div w:id="1947300866">
                  <w:marLeft w:val="0"/>
                  <w:marRight w:val="0"/>
                  <w:marTop w:val="0"/>
                  <w:marBottom w:val="0"/>
                  <w:divBdr>
                    <w:top w:val="none" w:sz="0" w:space="0" w:color="auto"/>
                    <w:left w:val="none" w:sz="0" w:space="0" w:color="auto"/>
                    <w:bottom w:val="none" w:sz="0" w:space="0" w:color="auto"/>
                    <w:right w:val="none" w:sz="0" w:space="0" w:color="auto"/>
                  </w:divBdr>
                  <w:divsChild>
                    <w:div w:id="19382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71881295">
      <w:bodyDiv w:val="1"/>
      <w:marLeft w:val="0"/>
      <w:marRight w:val="0"/>
      <w:marTop w:val="0"/>
      <w:marBottom w:val="0"/>
      <w:divBdr>
        <w:top w:val="none" w:sz="0" w:space="0" w:color="auto"/>
        <w:left w:val="none" w:sz="0" w:space="0" w:color="auto"/>
        <w:bottom w:val="none" w:sz="0" w:space="0" w:color="auto"/>
        <w:right w:val="none" w:sz="0" w:space="0" w:color="auto"/>
      </w:divBdr>
    </w:div>
    <w:div w:id="21141301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clearbridgemobile.com/how-to-build-a-mobile-app-requirements-document/" TargetMode="Externa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heappsolutions.com/blog/development/functional-vs-non-functional-requirements/" TargetMode="External"/><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 Type="http://schemas.openxmlformats.org/officeDocument/2006/relationships/webSettings" Target="webSettings.xml"/><Relationship Id="rId19" Type="http://schemas.openxmlformats.org/officeDocument/2006/relationships/hyperlink" Target="https://unsplas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hyperlink" Target="https://www.blog.udonis.co/mobile-marketing/mobile-apps/mobile-app-market-forecast"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learbridgemobile.com/how-to-build-a-mobile-app-requirements-document/"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lvivity.com/functional-and-non-functional-requirement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theme" Target="theme/theme1.xml"/><Relationship Id="rId10" Type="http://schemas.openxmlformats.org/officeDocument/2006/relationships/hyperlink" Target="https://www.visualcapitalist.com/top-downloaded-apps-2022/"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9451</Words>
  <Characters>58413</Characters>
  <Application>Microsoft Office Word</Application>
  <DocSecurity>0</DocSecurity>
  <Lines>129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2</cp:revision>
  <cp:lastPrinted>2020-07-20T11:24:00Z</cp:lastPrinted>
  <dcterms:created xsi:type="dcterms:W3CDTF">2022-08-30T07:00:00Z</dcterms:created>
  <dcterms:modified xsi:type="dcterms:W3CDTF">2022-08-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